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F5ED2C" w14:textId="2844C84F" w:rsidR="007816F7" w:rsidRDefault="007816F7" w:rsidP="002A1533">
      <w:pPr>
        <w:spacing w:after="0" w:line="360" w:lineRule="auto"/>
        <w:jc w:val="both"/>
      </w:pPr>
      <w:bookmarkStart w:id="0" w:name="_Hlk41591012"/>
      <w:r>
        <w:rPr>
          <w:rFonts w:ascii="Book Antiqua" w:eastAsia="Book Antiqua" w:hAnsi="Book Antiqua" w:cs="Book Antiqua"/>
          <w:b/>
          <w:color w:val="000000"/>
          <w:sz w:val="24"/>
        </w:rPr>
        <w:t>Nam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Journal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World</w:t>
      </w:r>
      <w:r w:rsidR="001506C7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Journal</w:t>
      </w:r>
      <w:r w:rsidR="001506C7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i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color w:val="000000"/>
          <w:sz w:val="24"/>
        </w:rPr>
        <w:t>Cardiology</w:t>
      </w:r>
    </w:p>
    <w:p w14:paraId="199898C3" w14:textId="62197180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Manuscrip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NO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67240</w:t>
      </w:r>
    </w:p>
    <w:p w14:paraId="0E293A59" w14:textId="7E70C066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Manuscrip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Type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</w:t>
      </w:r>
    </w:p>
    <w:p w14:paraId="5EB02313" w14:textId="77777777" w:rsidR="007816F7" w:rsidRDefault="007816F7" w:rsidP="002A1533">
      <w:pPr>
        <w:spacing w:after="0" w:line="360" w:lineRule="auto"/>
        <w:jc w:val="both"/>
      </w:pPr>
    </w:p>
    <w:p w14:paraId="263E7954" w14:textId="4275BEA1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benefit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from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nhibition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type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diabete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mellitu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impair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flux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relat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harmacotherapy</w:t>
      </w:r>
    </w:p>
    <w:p w14:paraId="45C154CC" w14:textId="77777777" w:rsidR="007816F7" w:rsidRDefault="007816F7" w:rsidP="002A1533">
      <w:pPr>
        <w:spacing w:after="0" w:line="360" w:lineRule="auto"/>
        <w:jc w:val="both"/>
      </w:pPr>
    </w:p>
    <w:p w14:paraId="24DEE250" w14:textId="39161F39" w:rsidR="007816F7" w:rsidRDefault="005E05D0" w:rsidP="002A1533">
      <w:pPr>
        <w:spacing w:after="0"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hAnsi="Book Antiqua" w:cs="Book Antiqua" w:hint="eastAsia"/>
          <w:color w:val="000000"/>
          <w:sz w:val="24"/>
          <w:lang w:eastAsia="zh-CN"/>
        </w:rPr>
        <w:t>M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Pr="005E05D0">
        <w:rPr>
          <w:rFonts w:ascii="Book Antiqua" w:hAnsi="Book Antiqua" w:cs="Book Antiqua" w:hint="eastAsia"/>
          <w:i/>
          <w:color w:val="000000"/>
          <w:sz w:val="24"/>
          <w:lang w:eastAsia="zh-CN"/>
        </w:rPr>
        <w:t>et</w:t>
      </w:r>
      <w:r w:rsidR="001506C7">
        <w:rPr>
          <w:rFonts w:ascii="Book Antiqua" w:hAnsi="Book Antiqua" w:cs="Book Antiqua" w:hint="eastAsia"/>
          <w:i/>
          <w:color w:val="000000"/>
          <w:sz w:val="24"/>
          <w:lang w:eastAsia="zh-CN"/>
        </w:rPr>
        <w:t xml:space="preserve"> </w:t>
      </w:r>
      <w:r w:rsidRPr="005E05D0">
        <w:rPr>
          <w:rFonts w:ascii="Book Antiqua" w:hAnsi="Book Antiqua" w:cs="Book Antiqua" w:hint="eastAsia"/>
          <w:i/>
          <w:color w:val="000000"/>
          <w:sz w:val="24"/>
          <w:lang w:eastAsia="zh-CN"/>
        </w:rPr>
        <w:t>al</w:t>
      </w:r>
      <w:r>
        <w:rPr>
          <w:rFonts w:ascii="Book Antiqua" w:hAnsi="Book Antiqua" w:cs="Book Antiqua" w:hint="eastAsia"/>
          <w:color w:val="000000"/>
          <w:sz w:val="24"/>
          <w:lang w:eastAsia="zh-CN"/>
        </w:rPr>
        <w:t>.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inhibi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7816F7">
        <w:rPr>
          <w:rFonts w:ascii="Book Antiqua" w:eastAsia="Book Antiqua" w:hAnsi="Book Antiqua" w:cs="Book Antiqua"/>
          <w:color w:val="000000"/>
          <w:sz w:val="24"/>
        </w:rPr>
        <w:t>metabolism</w:t>
      </w:r>
    </w:p>
    <w:p w14:paraId="159CE67D" w14:textId="77777777" w:rsidR="007816F7" w:rsidRDefault="007816F7" w:rsidP="002A1533">
      <w:pPr>
        <w:spacing w:after="0" w:line="360" w:lineRule="auto"/>
        <w:jc w:val="both"/>
      </w:pPr>
    </w:p>
    <w:p w14:paraId="3F431191" w14:textId="3E691C5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Mouham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bookmarkStart w:id="1" w:name="OLE_LINK22"/>
      <w:bookmarkStart w:id="2" w:name="OLE_LINK23"/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bookmarkEnd w:id="1"/>
      <w:bookmarkEnd w:id="2"/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hmou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hmed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Tok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i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Mujahed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Abualfoul</w:t>
      </w:r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ober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hilton</w:t>
      </w:r>
    </w:p>
    <w:p w14:paraId="0B05BE72" w14:textId="77777777" w:rsidR="007816F7" w:rsidRDefault="007816F7" w:rsidP="002A1533">
      <w:pPr>
        <w:spacing w:after="0" w:line="360" w:lineRule="auto"/>
        <w:jc w:val="both"/>
      </w:pPr>
    </w:p>
    <w:p w14:paraId="7667DBED" w14:textId="46986184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Mouham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Nashaw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ayl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ot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i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nt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th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6132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096CFC00" w14:textId="77777777" w:rsidR="007816F7" w:rsidRDefault="007816F7" w:rsidP="002A1533">
      <w:pPr>
        <w:spacing w:after="0" w:line="360" w:lineRule="auto"/>
        <w:jc w:val="both"/>
      </w:pPr>
    </w:p>
    <w:p w14:paraId="350C4ADE" w14:textId="2D4DD5DB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Mahmou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hmed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Toka</w:t>
      </w:r>
      <w:proofErr w:type="spellEnd"/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min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vis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-Cardiolog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eal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tonio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tonio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8229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33A0E956" w14:textId="77777777" w:rsidR="007816F7" w:rsidRDefault="007816F7" w:rsidP="002A1533">
      <w:pPr>
        <w:spacing w:after="0" w:line="360" w:lineRule="auto"/>
        <w:jc w:val="both"/>
      </w:pPr>
    </w:p>
    <w:p w14:paraId="3F24550B" w14:textId="52B4AB50" w:rsidR="007816F7" w:rsidRDefault="007816F7" w:rsidP="002A1533">
      <w:pPr>
        <w:spacing w:after="0"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Mujahed</w:t>
      </w:r>
      <w:proofErr w:type="spellEnd"/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Abualfoul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acul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ir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versit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lla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5203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6FDF67CD" w14:textId="77777777" w:rsidR="007816F7" w:rsidRDefault="007816F7" w:rsidP="002A1533">
      <w:pPr>
        <w:spacing w:after="0" w:line="360" w:lineRule="auto"/>
        <w:jc w:val="both"/>
      </w:pPr>
    </w:p>
    <w:p w14:paraId="689E1762" w14:textId="34170965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Robert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Chilton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hodi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ll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nt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lla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5203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13F40ACF" w14:textId="77777777" w:rsidR="007816F7" w:rsidRDefault="007816F7" w:rsidP="002A1533">
      <w:pPr>
        <w:spacing w:after="0" w:line="360" w:lineRule="auto"/>
        <w:jc w:val="both"/>
      </w:pPr>
    </w:p>
    <w:p w14:paraId="144F5283" w14:textId="25D7E004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Author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contributions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r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c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tin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abolism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yndrom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inding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r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c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tin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armacolog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cuss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hophysiolog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aphics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hm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aps/>
          <w:color w:val="000000"/>
          <w:sz w:val="24"/>
        </w:rPr>
        <w:t>m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r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c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tin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duc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teratu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ar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pret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reof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aphics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Abualfou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aphics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lastRenderedPageBreak/>
        <w:t>Chilt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aps/>
          <w:color w:val="000000"/>
          <w:sz w:val="24"/>
        </w:rPr>
        <w:t>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ramewor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ublica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ing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spec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sult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venti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logi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spe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.</w:t>
      </w:r>
    </w:p>
    <w:p w14:paraId="421D1E9E" w14:textId="77777777" w:rsidR="007816F7" w:rsidRDefault="007816F7" w:rsidP="002A1533">
      <w:pPr>
        <w:spacing w:after="0" w:line="360" w:lineRule="auto"/>
        <w:jc w:val="both"/>
      </w:pPr>
    </w:p>
    <w:p w14:paraId="722C619F" w14:textId="1BC1C8A7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orresponding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uthor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Mouham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  <w:sz w:val="24"/>
        </w:rPr>
        <w:t>Nashaw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MD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Academic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Research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taff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Physician,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part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i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ayl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ot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ai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d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nt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1400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8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v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th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76132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ashawi@livemail.uthscsa.edu</w:t>
      </w:r>
    </w:p>
    <w:p w14:paraId="2BAA02E1" w14:textId="77777777" w:rsidR="007816F7" w:rsidRDefault="007816F7" w:rsidP="002A1533">
      <w:pPr>
        <w:spacing w:after="0" w:line="360" w:lineRule="auto"/>
        <w:jc w:val="both"/>
      </w:pPr>
    </w:p>
    <w:p w14:paraId="343D3DCB" w14:textId="4E13CF7E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Received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ri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19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2C78563C" w14:textId="30472231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Revised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ugu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1F910C32" w14:textId="74C32656" w:rsidR="007816F7" w:rsidRPr="008C14FB" w:rsidRDefault="007816F7" w:rsidP="002A1533">
      <w:pPr>
        <w:spacing w:after="0"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Accepted:</w:t>
      </w:r>
      <w:ins w:id="3" w:author="Liansheng Ma" w:date="2021-11-30T15:14:00Z">
        <w:r w:rsidR="0082018F">
          <w:rPr>
            <w:rFonts w:ascii="Book Antiqua" w:eastAsia="Book Antiqua" w:hAnsi="Book Antiqua" w:cs="Book Antiqua"/>
            <w:b/>
            <w:bCs/>
            <w:color w:val="000000"/>
            <w:sz w:val="24"/>
          </w:rPr>
          <w:t xml:space="preserve"> </w:t>
        </w:r>
        <w:r w:rsidR="0082018F" w:rsidRPr="0082018F">
          <w:rPr>
            <w:rFonts w:ascii="Book Antiqua" w:eastAsia="Book Antiqua" w:hAnsi="Book Antiqua" w:cs="Book Antiqua"/>
            <w:b/>
            <w:bCs/>
            <w:color w:val="000000"/>
            <w:sz w:val="24"/>
          </w:rPr>
          <w:t>November 30, 2021</w:t>
        </w:r>
      </w:ins>
    </w:p>
    <w:p w14:paraId="1A8DB02F" w14:textId="261FF2AB" w:rsidR="007816F7" w:rsidRDefault="007816F7" w:rsidP="002A1533">
      <w:pPr>
        <w:spacing w:after="0" w:line="360" w:lineRule="auto"/>
        <w:jc w:val="both"/>
        <w:rPr>
          <w:rFonts w:ascii="Book Antiqua" w:eastAsia="Book Antiqua" w:hAnsi="Book Antiqua" w:cs="Book Antiqua"/>
          <w:b/>
          <w:bCs/>
          <w:color w:val="000000"/>
          <w:sz w:val="24"/>
        </w:rPr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Published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online: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br w:type="page"/>
      </w:r>
    </w:p>
    <w:bookmarkEnd w:id="0"/>
    <w:p w14:paraId="1F9E7E13" w14:textId="77777777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lastRenderedPageBreak/>
        <w:t>Abstract</w:t>
      </w:r>
    </w:p>
    <w:p w14:paraId="1E575E12" w14:textId="5EB3A8B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c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dium-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transpor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SGLT2i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t</w:t>
      </w:r>
      <w:r>
        <w:rPr>
          <w:rFonts w:ascii="Book Antiqua" w:eastAsia="Book Antiqua" w:hAnsi="Book Antiqua" w:cs="Book Antiqua"/>
          <w:color w:val="000000"/>
          <w:sz w:val="24"/>
        </w:rPr>
        <w:t>yp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abe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llit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T2DM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bstant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ultip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sul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e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ultifar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hway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chanism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t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incip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-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flozin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rugs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pre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bil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loc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te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kidney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absorp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us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smo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uresi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eliora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lasm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levati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g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quela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atter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lu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berra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itochond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abolis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xid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re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rde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dothel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e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ysfunc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nic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urohorm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tiva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velopm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im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emodynamic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osi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omai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valid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ministra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wev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dula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dium-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transpor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FC0BAE">
        <w:rPr>
          <w:rFonts w:ascii="Book Antiqua" w:eastAsia="Book Antiqua" w:hAnsi="Book Antiqua" w:cs="Book Antiqua"/>
          <w:color w:val="000000"/>
          <w:sz w:val="24"/>
        </w:rPr>
        <w:t>proximal</w:t>
      </w:r>
      <w:r w:rsidR="001506C7" w:rsidRPr="00FC0BAE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FC0BAE">
        <w:rPr>
          <w:rFonts w:ascii="Book Antiqua" w:eastAsia="Book Antiqua" w:hAnsi="Book Antiqua" w:cs="Book Antiqua"/>
          <w:color w:val="000000"/>
          <w:sz w:val="24"/>
        </w:rPr>
        <w:t>tubule</w:t>
      </w:r>
      <w:r w:rsidR="001506C7" w:rsidRPr="00FC0BAE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Pr="00FC0BAE">
        <w:rPr>
          <w:rFonts w:ascii="Book Antiqua" w:eastAsia="Book Antiqua" w:hAnsi="Book Antiqua" w:cs="Book Antiqua"/>
          <w:color w:val="000000"/>
          <w:sz w:val="24"/>
        </w:rPr>
        <w:t>(PT)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sequent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mo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dium-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transpor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tiv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ten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ysiolog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evel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os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is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ea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rde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2DM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s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is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tw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airment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att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mper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nc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roug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ra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ysiolog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ol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lui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ulati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rm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n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uromodula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reover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lux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ibrobla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row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act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3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evel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ls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triment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meosta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metabol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nction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empor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mment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cern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fy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anslati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iolog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a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terature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i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par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c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soci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ministr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withstan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g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>
        <w:rPr>
          <w:rFonts w:ascii="Book Antiqua" w:eastAsia="Book Antiqua" w:hAnsi="Book Antiqua" w:cs="Book Antiqua"/>
          <w:color w:val="000000"/>
          <w:sz w:val="24"/>
        </w:rPr>
        <w:t>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cu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metabol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2D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eas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chanism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i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untera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vercom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hie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raw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velop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vers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gi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ceeding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as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cienc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ward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ta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</w:p>
    <w:p w14:paraId="18C090BD" w14:textId="77777777" w:rsidR="007816F7" w:rsidRDefault="007816F7" w:rsidP="002A1533">
      <w:pPr>
        <w:spacing w:after="0" w:line="360" w:lineRule="auto"/>
        <w:jc w:val="both"/>
      </w:pPr>
    </w:p>
    <w:p w14:paraId="2E7D5EFB" w14:textId="2C665E1F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lastRenderedPageBreak/>
        <w:t>Key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Words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="001506C7" w:rsidRPr="001506C7">
        <w:rPr>
          <w:rFonts w:ascii="Book Antiqua" w:eastAsia="Book Antiqua" w:hAnsi="Book Antiqua" w:cs="Book Antiqua"/>
          <w:caps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>odium-glucose cotransporter 2</w:t>
      </w:r>
      <w:r>
        <w:rPr>
          <w:rFonts w:ascii="Book Antiqua" w:eastAsia="Book Antiqua" w:hAnsi="Book Antiqua" w:cs="Book Antiqua"/>
          <w:color w:val="000000"/>
          <w:sz w:val="24"/>
        </w:rPr>
        <w:t>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yperphosphatemia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nagliflozin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apagliflozin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mpagliflozin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dothelial</w:t>
      </w:r>
    </w:p>
    <w:p w14:paraId="1AB17F21" w14:textId="77777777" w:rsidR="007816F7" w:rsidRDefault="007816F7" w:rsidP="002A1533">
      <w:pPr>
        <w:spacing w:after="0" w:line="360" w:lineRule="auto"/>
        <w:jc w:val="both"/>
      </w:pPr>
    </w:p>
    <w:p w14:paraId="2666D474" w14:textId="00A74020" w:rsidR="007816F7" w:rsidRDefault="007816F7" w:rsidP="002A1533">
      <w:pPr>
        <w:spacing w:after="0"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ashawi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hm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m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Abualfou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hilt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ro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yp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abet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llit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ati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air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osph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flux related to pharmacotherapy</w:t>
      </w:r>
      <w:r>
        <w:rPr>
          <w:rFonts w:ascii="Book Antiqua" w:eastAsia="Book Antiqua" w:hAnsi="Book Antiqua" w:cs="Book Antiqua"/>
          <w:color w:val="000000"/>
          <w:sz w:val="24"/>
        </w:rPr>
        <w:t>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 w:val="24"/>
        </w:rPr>
        <w:t>World</w:t>
      </w:r>
      <w:r w:rsidR="001506C7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 w:val="24"/>
        </w:rPr>
        <w:t>J</w:t>
      </w:r>
      <w:r w:rsidR="001506C7">
        <w:rPr>
          <w:rFonts w:ascii="Book Antiqua" w:eastAsia="Book Antiqua" w:hAnsi="Book Antiqua" w:cs="Book Antiqua"/>
          <w:i/>
          <w:iCs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z w:val="24"/>
        </w:rPr>
        <w:t>Cardio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ess</w:t>
      </w:r>
    </w:p>
    <w:p w14:paraId="51F13A36" w14:textId="77777777" w:rsidR="007816F7" w:rsidRDefault="007816F7" w:rsidP="002A1533">
      <w:pPr>
        <w:spacing w:after="0" w:line="360" w:lineRule="auto"/>
        <w:jc w:val="both"/>
      </w:pPr>
    </w:p>
    <w:p w14:paraId="2E52FBD1" w14:textId="27871D4C" w:rsidR="007816F7" w:rsidRPr="005E05D0" w:rsidRDefault="007816F7" w:rsidP="002A1533">
      <w:pPr>
        <w:spacing w:after="0"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ore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Tip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 w:rsidR="001506C7" w:rsidRPr="001506C7">
        <w:rPr>
          <w:rFonts w:ascii="Book Antiqua" w:eastAsia="Book Antiqua" w:hAnsi="Book Antiqua" w:cs="Book Antiqua"/>
          <w:caps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>odium-glucose cotransporter 2 (SGLT2)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="001506C7">
        <w:rPr>
          <w:rFonts w:ascii="Book Antiqua" w:eastAsia="Book Antiqua" w:hAnsi="Book Antiqua" w:cs="Book Antiqua"/>
          <w:color w:val="000000"/>
          <w:sz w:val="24"/>
        </w:rPr>
        <w:t>i</w:t>
      </w:r>
      <w:r>
        <w:rPr>
          <w:rFonts w:ascii="Book Antiqua" w:eastAsia="Book Antiqua" w:hAnsi="Book Antiqua" w:cs="Book Antiqua"/>
          <w:color w:val="000000"/>
          <w:sz w:val="24"/>
        </w:rPr>
        <w:t>nhibito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ceiv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tten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ar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leiotrop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i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rked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ress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forma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vas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utcom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ial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CVOT)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elimin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vide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how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o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tidiabe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gen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o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chanis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hiev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ore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tec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rtie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refor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vestig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uxilia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rti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l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comita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uco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trol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vindica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VOT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eta-analys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trospec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udi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por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</w:t>
      </w:r>
      <w:r w:rsidR="008E7BDE">
        <w:rPr>
          <w:rFonts w:ascii="Book Antiqua" w:hAnsi="Book Antiqua" w:cs="Book Antiqua" w:hint="eastAsia"/>
          <w:color w:val="000000"/>
          <w:sz w:val="24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  <w:sz w:val="24"/>
        </w:rPr>
        <w:t>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creas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e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linea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lob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armacodynam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ro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pectrum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en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press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lecula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odul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d-org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ranslatio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iology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l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fi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ye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derstoo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iv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fracto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io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twee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vide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upport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tiliz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cliv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mplement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act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nvironment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sw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quirie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ar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ow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z w:val="24"/>
        </w:rPr>
        <w:t>vi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ultifar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venue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GLT2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hibitor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ry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g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ffe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duc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phosphatemi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leteriou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eart)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mpens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enomenon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tain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nsit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e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a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enefi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p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harmacotherapeuti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ministr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d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pr</w:t>
      </w:r>
      <w:r w:rsidR="005E05D0">
        <w:rPr>
          <w:rFonts w:ascii="Book Antiqua" w:eastAsia="Book Antiqua" w:hAnsi="Book Antiqua" w:cs="Book Antiqua"/>
          <w:color w:val="000000"/>
          <w:sz w:val="24"/>
        </w:rPr>
        <w:t>opriat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5E05D0">
        <w:rPr>
          <w:rFonts w:ascii="Book Antiqua" w:eastAsia="Book Antiqua" w:hAnsi="Book Antiqua" w:cs="Book Antiqua"/>
          <w:color w:val="000000"/>
          <w:sz w:val="24"/>
        </w:rPr>
        <w:t>clinic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 w:rsidR="005E05D0">
        <w:rPr>
          <w:rFonts w:ascii="Book Antiqua" w:eastAsia="Book Antiqua" w:hAnsi="Book Antiqua" w:cs="Book Antiqua"/>
          <w:color w:val="000000"/>
          <w:sz w:val="24"/>
        </w:rPr>
        <w:t>circumstances.</w:t>
      </w:r>
    </w:p>
    <w:p w14:paraId="028FB7F9" w14:textId="621D8D5C" w:rsidR="005E05D0" w:rsidRDefault="005E05D0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  <w:r>
        <w:rPr>
          <w:rFonts w:ascii="Book Antiqua" w:hAnsi="Book Antiqua" w:cstheme="minorHAnsi"/>
          <w:b/>
          <w:sz w:val="24"/>
          <w:szCs w:val="24"/>
        </w:rPr>
        <w:br w:type="page"/>
      </w:r>
    </w:p>
    <w:p w14:paraId="36532AF1" w14:textId="35A99437" w:rsidR="00CC0FBF" w:rsidRPr="007816F7" w:rsidRDefault="007816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caps/>
          <w:sz w:val="24"/>
          <w:szCs w:val="24"/>
          <w:u w:val="single"/>
          <w:lang w:eastAsia="zh-CN"/>
        </w:rPr>
      </w:pPr>
      <w:r w:rsidRPr="007816F7">
        <w:rPr>
          <w:rFonts w:ascii="Book Antiqua" w:hAnsi="Book Antiqua" w:cstheme="minorHAnsi"/>
          <w:b/>
          <w:caps/>
          <w:sz w:val="24"/>
          <w:szCs w:val="24"/>
          <w:u w:val="single"/>
        </w:rPr>
        <w:lastRenderedPageBreak/>
        <w:t>Intro</w:t>
      </w:r>
      <w:r w:rsidRPr="007816F7">
        <w:rPr>
          <w:rFonts w:ascii="Book Antiqua" w:hAnsi="Book Antiqua" w:cstheme="minorHAnsi" w:hint="eastAsia"/>
          <w:b/>
          <w:caps/>
          <w:sz w:val="24"/>
          <w:szCs w:val="24"/>
          <w:u w:val="single"/>
          <w:lang w:eastAsia="zh-CN"/>
        </w:rPr>
        <w:t>duction</w:t>
      </w:r>
    </w:p>
    <w:p w14:paraId="4F882CBC" w14:textId="7693FDD2" w:rsidR="0054580C" w:rsidRPr="009A440E" w:rsidRDefault="00A258BA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dd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ser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ro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anti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D6B40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medi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glyce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control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8587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0D50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benef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eastAsia="Book Antiqua" w:hAnsi="Book Antiqua" w:cs="Book Antiqua"/>
          <w:color w:val="000000"/>
          <w:sz w:val="24"/>
        </w:rPr>
        <w:t>s</w:t>
      </w:r>
      <w:r w:rsidR="001506C7">
        <w:rPr>
          <w:rFonts w:ascii="Book Antiqua" w:eastAsia="Book Antiqua" w:hAnsi="Book Antiqua" w:cs="Book Antiqua"/>
          <w:color w:val="000000"/>
          <w:sz w:val="24"/>
        </w:rPr>
        <w:t>odium-glucose cotransporter 2 inhibitors (</w:t>
      </w:r>
      <w:r w:rsidR="00594D0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 w:hint="eastAsia"/>
          <w:sz w:val="24"/>
          <w:szCs w:val="24"/>
        </w:rPr>
        <w:t>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bo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>
        <w:rPr>
          <w:rFonts w:ascii="Book Antiqua" w:eastAsia="Book Antiqua" w:hAnsi="Book Antiqua" w:cs="Book Antiqua"/>
          <w:color w:val="000000"/>
          <w:sz w:val="24"/>
        </w:rPr>
        <w:t>type 2 diabetes mellitus (T2DM)</w:t>
      </w:r>
      <w:r w:rsidR="001506C7">
        <w:rPr>
          <w:rFonts w:ascii="Book Antiqua" w:hAnsi="Book Antiqua" w:cs="Book Antiqua" w:hint="eastAsia"/>
          <w:color w:val="000000"/>
          <w:sz w:val="24"/>
          <w:lang w:eastAsia="zh-CN"/>
        </w:rPr>
        <w:t xml:space="preserve"> </w:t>
      </w:r>
      <w:r w:rsidR="001961DD" w:rsidRPr="009A440E">
        <w:rPr>
          <w:rFonts w:ascii="Book Antiqua" w:hAnsi="Book Antiqua"/>
          <w:sz w:val="24"/>
          <w:szCs w:val="24"/>
        </w:rPr>
        <w:t>gi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961DD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961DD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suff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immens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mi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23B6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23B6D" w:rsidRPr="009A440E">
        <w:rPr>
          <w:rFonts w:ascii="Book Antiqua" w:hAnsi="Book Antiqua"/>
          <w:sz w:val="24"/>
          <w:szCs w:val="24"/>
        </w:rPr>
        <w:t>ma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compl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attribut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014D" w:rsidRPr="009A440E">
        <w:rPr>
          <w:rFonts w:ascii="Book Antiqua" w:hAnsi="Book Antiqua"/>
          <w:sz w:val="24"/>
          <w:szCs w:val="24"/>
        </w:rPr>
        <w:t>T2DM</w:t>
      </w:r>
      <w:r w:rsidR="00323B6D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nephropa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23B6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maj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adve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ev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D01" w:rsidRPr="009A440E">
        <w:rPr>
          <w:rFonts w:ascii="Book Antiqua" w:hAnsi="Book Antiqua"/>
          <w:sz w:val="24"/>
          <w:szCs w:val="24"/>
        </w:rPr>
        <w:t>(MACE)</w:t>
      </w:r>
      <w:r w:rsidR="00323B6D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323B6D" w:rsidRPr="009A440E">
        <w:rPr>
          <w:rFonts w:ascii="Book Antiqua" w:hAnsi="Book Antiqua"/>
          <w:sz w:val="24"/>
          <w:szCs w:val="24"/>
        </w:rPr>
        <w:t>respectively</w:t>
      </w:r>
      <w:r w:rsidR="006C2846" w:rsidRPr="006C2846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6C2846" w:rsidRPr="006C2846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]</w:t>
      </w:r>
      <w:r w:rsidR="00594D01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notewor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st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he</w:t>
      </w:r>
      <w:r w:rsidR="006A6A79" w:rsidRPr="009A440E">
        <w:rPr>
          <w:rFonts w:ascii="Book Antiqua" w:hAnsi="Book Antiqua"/>
          <w:sz w:val="24"/>
          <w:szCs w:val="24"/>
        </w:rPr>
        <w:t>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mutu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exclus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discus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heal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consider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84918" w:rsidRPr="009A440E">
        <w:rPr>
          <w:rFonts w:ascii="Book Antiqua" w:hAnsi="Book Antiqua"/>
          <w:sz w:val="24"/>
          <w:szCs w:val="24"/>
        </w:rPr>
        <w:t>MACE</w:t>
      </w:r>
      <w:r w:rsidR="000671C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35D0" w:rsidRPr="009A440E">
        <w:rPr>
          <w:rFonts w:ascii="Book Antiqua" w:hAnsi="Book Antiqua"/>
          <w:sz w:val="24"/>
          <w:szCs w:val="24"/>
        </w:rPr>
        <w:t>exam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07DA" w:rsidRPr="009A440E">
        <w:rPr>
          <w:rFonts w:ascii="Book Antiqua" w:hAnsi="Book Antiqua"/>
          <w:sz w:val="24"/>
          <w:szCs w:val="24"/>
        </w:rPr>
        <w:t>highligh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07DA" w:rsidRPr="009A440E">
        <w:rPr>
          <w:rFonts w:ascii="Book Antiqua" w:hAnsi="Book Antiqua"/>
          <w:sz w:val="24"/>
          <w:szCs w:val="24"/>
        </w:rPr>
        <w:t>the</w:t>
      </w:r>
      <w:r w:rsidR="008635D0" w:rsidRPr="009A440E">
        <w:rPr>
          <w:rFonts w:ascii="Book Antiqua" w:hAnsi="Book Antiqua"/>
          <w:sz w:val="24"/>
          <w:szCs w:val="24"/>
        </w:rPr>
        <w:t>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07DA" w:rsidRPr="009A440E">
        <w:rPr>
          <w:rFonts w:ascii="Book Antiqua" w:hAnsi="Book Antiqua"/>
          <w:sz w:val="24"/>
          <w:szCs w:val="24"/>
        </w:rPr>
        <w:t>interdigit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cardio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ppre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onsider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dem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m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predisp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c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nju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(AKI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hypoperfu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consequently</w:t>
      </w:r>
      <w:r w:rsidR="0059506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diminish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effici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mainta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glomer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fil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r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(GFR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52B8C" w:rsidRPr="009A440E">
        <w:rPr>
          <w:rFonts w:ascii="Book Antiqua" w:hAnsi="Book Antiqua"/>
          <w:sz w:val="24"/>
          <w:szCs w:val="24"/>
        </w:rPr>
        <w:t>C</w:t>
      </w:r>
      <w:r w:rsidR="000671C2" w:rsidRPr="009A440E">
        <w:rPr>
          <w:rFonts w:ascii="Book Antiqua" w:hAnsi="Book Antiqua"/>
          <w:sz w:val="24"/>
          <w:szCs w:val="24"/>
        </w:rPr>
        <w:t>onverse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6FBF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nephropa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6FBF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E6FBF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unvei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banefu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circumsta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nephr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conduc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M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mismanagem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FC4"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A6A79" w:rsidRPr="009A440E">
        <w:rPr>
          <w:rFonts w:ascii="Book Antiqua" w:hAnsi="Book Antiqua"/>
          <w:sz w:val="24"/>
          <w:szCs w:val="24"/>
        </w:rPr>
        <w:t>neurohorm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activ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renin-angiotensin-aldoster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syst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A58EA" w:rsidRPr="009A440E">
        <w:rPr>
          <w:rFonts w:ascii="Book Antiqua" w:hAnsi="Book Antiqua"/>
          <w:sz w:val="24"/>
          <w:szCs w:val="24"/>
        </w:rPr>
        <w:t>(RAAS</w:t>
      </w:r>
      <w:proofErr w:type="gramStart"/>
      <w:r w:rsidR="00AA58EA" w:rsidRPr="009A440E">
        <w:rPr>
          <w:rFonts w:ascii="Book Antiqua" w:hAnsi="Book Antiqua"/>
          <w:sz w:val="24"/>
          <w:szCs w:val="24"/>
        </w:rPr>
        <w:t>)</w:t>
      </w:r>
      <w:r w:rsidR="005E05D0" w:rsidRPr="005E05D0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E05D0" w:rsidRPr="005E05D0">
        <w:rPr>
          <w:rFonts w:ascii="Book Antiqua" w:hAnsi="Book Antiqua"/>
          <w:sz w:val="24"/>
          <w:szCs w:val="24"/>
          <w:vertAlign w:val="superscript"/>
        </w:rPr>
        <w:t>2-4]</w:t>
      </w:r>
      <w:r w:rsidR="000671C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6EC7072" w14:textId="73DE7078" w:rsidR="00C3316A" w:rsidRPr="009A440E" w:rsidRDefault="008C57C5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Estim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gg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preval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776E4" w:rsidRPr="009A440E">
        <w:rPr>
          <w:rFonts w:ascii="Book Antiqua" w:hAnsi="Book Antiqua"/>
          <w:sz w:val="24"/>
          <w:szCs w:val="24"/>
        </w:rPr>
        <w:t>r</w:t>
      </w:r>
      <w:r w:rsidR="00630A96" w:rsidRPr="009A440E">
        <w:rPr>
          <w:rFonts w:ascii="Book Antiqua" w:hAnsi="Book Antiqua"/>
          <w:sz w:val="24"/>
          <w:szCs w:val="24"/>
        </w:rPr>
        <w:t>ough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4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chron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(CKD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Un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E6D8E" w:rsidRPr="009A440E">
        <w:rPr>
          <w:rFonts w:ascii="Book Antiqua" w:hAnsi="Book Antiqua"/>
          <w:sz w:val="24"/>
          <w:szCs w:val="24"/>
        </w:rPr>
        <w:t>States</w:t>
      </w:r>
      <w:r w:rsidR="00D776E4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oro&lt;/Author&gt;&lt;Year&gt;2009&lt;/Year&gt;&lt;RecNum&gt;5&lt;/RecNum&gt;&lt;DisplayText&gt;[5]&lt;/DisplayText&gt;&lt;record&gt;&lt;rec-number&gt;5&lt;/rec-number&gt;&lt;foreign-keys&gt;&lt;key app="EN" db-id="2sfsawws0259zae9r5dvpx5srv9ddrtxpatr" timestamp="1627871150"&gt;5&lt;/key&gt;&lt;/foreign-keys&gt;&lt;ref-type name="Journal Article"&gt;17&lt;/ref-type&gt;&lt;contributors&gt;&lt;authors&gt;&lt;author&gt;Koro, Carol E.&lt;/author&gt;&lt;author&gt;Lee, Bo Hyen&lt;/author&gt;&lt;author&gt;Bowlin, Steve J.&lt;/author&gt;&lt;/authors&gt;&lt;/contributors&gt;&lt;titles&gt;&lt;title&gt;Antidiabetic medication use and prevalence of chronic kidney disease among patients with type 2 diabetes mellitus in the United States&lt;/title&gt;&lt;secondary-title&gt;Clinical therapeutics&lt;/secondary-title&gt;&lt;/titles&gt;&lt;periodical&gt;&lt;full-title&gt;Clinical therapeutics&lt;/full-title&gt;&lt;/periodical&gt;&lt;pages&gt;2608-2617&lt;/pages&gt;&lt;volume&gt;31&lt;/volume&gt;&lt;number&gt;11&lt;/number&gt;&lt;dates&gt;&lt;year&gt;2009&lt;/year&gt;&lt;/dates&gt;&lt;publisher&gt;Elsevier&lt;/publisher&gt;&lt;isbn&gt;0149-2918&lt;/isbn&gt;&lt;urls&gt;&lt;/urls&gt;&lt;electronic-resource-num&gt;https://doi.org/10.1016/j.clinthera.2009.10.020&lt;/electronic-resource-num&gt;&lt;/record&gt;&lt;/Cite&gt;&lt;/EndNote&gt;</w:instrText>
      </w:r>
      <w:r w:rsidR="00D776E4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D776E4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776E4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Epidemiolog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20FC7" w:rsidRPr="009A440E">
        <w:rPr>
          <w:rFonts w:ascii="Book Antiqua" w:hAnsi="Book Antiqua"/>
          <w:sz w:val="24"/>
          <w:szCs w:val="24"/>
        </w:rPr>
        <w:t>fur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20FC7" w:rsidRPr="009A440E">
        <w:rPr>
          <w:rFonts w:ascii="Book Antiqua" w:hAnsi="Book Antiqua"/>
          <w:sz w:val="24"/>
          <w:szCs w:val="24"/>
        </w:rPr>
        <w:t>contextualiz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20FC7" w:rsidRPr="009A440E">
        <w:rPr>
          <w:rFonts w:ascii="Book Antiqua" w:hAnsi="Book Antiqua"/>
          <w:sz w:val="24"/>
          <w:szCs w:val="24"/>
        </w:rPr>
        <w:t>th</w:t>
      </w:r>
      <w:r w:rsidR="000E1BC0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associa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Un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St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Dat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Syst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(USRD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re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implic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44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end-sta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57373" w:rsidRPr="009A440E">
        <w:rPr>
          <w:rFonts w:ascii="Book Antiqua" w:hAnsi="Book Antiqua"/>
          <w:sz w:val="24"/>
          <w:szCs w:val="24"/>
        </w:rPr>
        <w:t>(ESRD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1BC0" w:rsidRPr="009A440E">
        <w:rPr>
          <w:rFonts w:ascii="Book Antiqua" w:hAnsi="Book Antiqua"/>
          <w:sz w:val="24"/>
          <w:szCs w:val="24"/>
        </w:rPr>
        <w:t>cases</w:t>
      </w:r>
      <w:r w:rsidR="000E1BC0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E2D9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ational Institutes of&lt;/Author&gt;&lt;Year&gt;2016&lt;/Year&gt;&lt;RecNum&gt;6&lt;/RecNum&gt;&lt;DisplayText&gt;[6]&lt;/DisplayText&gt;&lt;record&gt;&lt;rec-number&gt;6&lt;/rec-number&gt;&lt;foreign-keys&gt;&lt;key app="EN" db-id="2sfsawws0259zae9r5dvpx5srv9ddrtxpatr" timestamp="1627871150"&gt;6&lt;/key&gt;&lt;/foreign-keys&gt;&lt;ref-type name="Journal Article"&gt;17&lt;/ref-type&gt;&lt;contributors&gt;&lt;authors&gt;&lt;author&gt;National Institutes of, Health&lt;/author&gt;&lt;/authors&gt;&lt;/contributors&gt;&lt;titles&gt;&lt;title&gt;USRDS annual data report: Epidemiology of kidney disease in the United States&lt;/title&gt;&lt;secondary-title&gt;Bethesda, MD: National Institutes of Health, National Institute of Diabetes and Digestive and Kidney Diseases&lt;/secondary-title&gt;&lt;/titles&gt;&lt;periodical&gt;&lt;full-title&gt;Bethesda, MD: National Institutes of Health, National Institute of Diabetes and Digestive and Kidney Diseases&lt;/full-title&gt;&lt;/periodical&gt;&lt;dates&gt;&lt;year&gt;2016&lt;/year&gt;&lt;/dates&gt;&lt;urls&gt;&lt;/urls&gt;&lt;/record&gt;&lt;/Cite&gt;&lt;/EndNote&gt;</w:instrText>
      </w:r>
      <w:r w:rsidR="000E1BC0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0E1BC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E1BC0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examin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10-ye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cumu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06F4" w:rsidRPr="009A440E">
        <w:rPr>
          <w:rFonts w:ascii="Book Antiqua" w:hAnsi="Book Antiqua"/>
          <w:sz w:val="24"/>
          <w:szCs w:val="24"/>
        </w:rPr>
        <w:t>profi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i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Nati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Heal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Nutr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Examin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Surv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(NHAN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II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lin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Nati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nde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sh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individua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sea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standard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31.1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24.7%-37.5%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7.7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refer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group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pat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populo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6F6E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6F6E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6F6E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wit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10D8" w:rsidRPr="009A440E">
        <w:rPr>
          <w:rFonts w:ascii="Book Antiqua" w:hAnsi="Book Antiqua"/>
          <w:sz w:val="24"/>
          <w:szCs w:val="24"/>
        </w:rPr>
        <w:t>7.0%-8.3%)</w:t>
      </w:r>
      <w:r w:rsidR="002C10D8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fkarian&lt;/Author&gt;&lt;Year&gt;2013&lt;/Year&gt;&lt;RecNum&gt;7&lt;/RecNum&gt;&lt;DisplayText&gt;[7]&lt;/DisplayText&gt;&lt;record&gt;&lt;rec-number&gt;7&lt;/rec-number&gt;&lt;foreign-keys&gt;&lt;key app="EN" db-id="2sfsawws0259zae9r5dvpx5srv9ddrtxpatr" timestamp="1627871150"&gt;7&lt;/key&gt;&lt;/foreign-keys&gt;&lt;ref-type name="Journal Article"&gt;17&lt;/ref-type&gt;&lt;contributors&gt;&lt;authors&gt;&lt;author&gt;Afkarian, Maryam&lt;/author&gt;&lt;author&gt;Sachs, Michael C.&lt;/author&gt;&lt;author&gt;Kestenbaum, Bryan&lt;/author&gt;&lt;author&gt;Hirsch, Irl B.&lt;/author&gt;&lt;author&gt;Tuttle, Katherine R.&lt;/author&gt;&lt;author&gt;Himmelfarb, Jonathan&lt;/author&gt;&lt;author&gt;De Boer, Ian H.&lt;/author&gt;&lt;/authors&gt;&lt;/contributors&gt;&lt;titles&gt;&lt;title&gt;Kidney disease and increased mortality risk in type 2 diabetes&lt;/title&gt;&lt;secondary-title&gt;Journal of the American Society of Nephrology&lt;/secondary-title&gt;&lt;/titles&gt;&lt;periodical&gt;&lt;full-title&gt;Journal of the American Society of Nephrology&lt;/full-title&gt;&lt;/periodical&gt;&lt;pages&gt;302-308&lt;/pages&gt;&lt;volume&gt;24&lt;/volume&gt;&lt;number&gt;2&lt;/number&gt;&lt;dates&gt;&lt;year&gt;2013&lt;/year&gt;&lt;/dates&gt;&lt;publisher&gt;Am Soc Nephrol&lt;/publisher&gt;&lt;isbn&gt;1046-6673&lt;/isbn&gt;&lt;urls&gt;&lt;/urls&gt;&lt;electronic-resource-num&gt;https://doi.org/10.1681/ASN.2012070718&lt;/electronic-resource-num&gt;&lt;/record&gt;&lt;/Cite&gt;&lt;/EndNote&gt;</w:instrText>
      </w:r>
      <w:r w:rsidR="002C10D8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2C10D8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C10D8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repres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absol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differ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23.4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17.0%-29.9%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&lt;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2971C3" w:rsidRPr="009A440E">
        <w:rPr>
          <w:rFonts w:ascii="Book Antiqua" w:hAnsi="Book Antiqua"/>
          <w:sz w:val="24"/>
          <w:szCs w:val="24"/>
        </w:rPr>
        <w:t>0.01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S</w:t>
      </w:r>
      <w:r w:rsidR="000671C2" w:rsidRPr="009A440E">
        <w:rPr>
          <w:rFonts w:ascii="Book Antiqua" w:hAnsi="Book Antiqua"/>
          <w:sz w:val="24"/>
          <w:szCs w:val="24"/>
        </w:rPr>
        <w:t>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empha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balefu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asp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import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671C2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75660" w:rsidRPr="009A440E">
        <w:rPr>
          <w:rFonts w:ascii="Book Antiqua" w:hAnsi="Book Antiqua"/>
          <w:sz w:val="24"/>
          <w:szCs w:val="24"/>
        </w:rPr>
        <w:t>c</w:t>
      </w:r>
      <w:r w:rsidR="00513501" w:rsidRPr="009A440E">
        <w:rPr>
          <w:rFonts w:ascii="Book Antiqua" w:hAnsi="Book Antiqua"/>
          <w:sz w:val="24"/>
          <w:szCs w:val="24"/>
        </w:rPr>
        <w:t>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(CVD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burd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lastRenderedPageBreak/>
        <w:t>pres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similar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gri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ssocia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s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incidence-b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13501" w:rsidRPr="009A440E">
        <w:rPr>
          <w:rFonts w:ascii="Book Antiqua" w:hAnsi="Book Antiqua"/>
          <w:sz w:val="24"/>
          <w:szCs w:val="24"/>
        </w:rPr>
        <w:t>Straka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e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al</w:t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traka&lt;/Author&gt;&lt;Year&gt;2009&lt;/Year&gt;&lt;RecNum&gt;8&lt;/RecNum&gt;&lt;DisplayText&gt;[8]&lt;/DisplayText&gt;&lt;record&gt;&lt;rec-number&gt;8&lt;/rec-number&gt;&lt;foreign-keys&gt;&lt;key app="EN" db-id="2sfsawws0259zae9r5dvpx5srv9ddrtxpatr" timestamp="1627871150"&gt;8&lt;/key&gt;&lt;/foreign-keys&gt;&lt;ref-type name="Journal Article"&gt;17&lt;/ref-type&gt;&lt;contributors&gt;&lt;authors&gt;&lt;author&gt;Straka, Robert J.&lt;/author&gt;&lt;author&gt;Liu, Larry Z.&lt;/author&gt;&lt;author&gt;Girase, Prafulla S.&lt;/author&gt;&lt;author&gt;DeLorenzo, Allyson&lt;/author&gt;&lt;author&gt;Chapman, Richard H.&lt;/author&gt;&lt;/authors&gt;&lt;/contributors&gt;&lt;titles&gt;&lt;title&gt;Incremental cardiovascular costs and resource use associated with diabetes: an assessment of 29,863 patients in the US managed-care setting&lt;/title&gt;&lt;secondary-title&gt;Cardiovascular Diabetology&lt;/secondary-title&gt;&lt;/titles&gt;&lt;periodical&gt;&lt;full-title&gt;Cardiovascular Diabetology&lt;/full-title&gt;&lt;/periodical&gt;&lt;pages&gt;53&lt;/pages&gt;&lt;volume&gt;8&lt;/volume&gt;&lt;number&gt;1&lt;/number&gt;&lt;dates&gt;&lt;year&gt;2009&lt;/year&gt;&lt;/dates&gt;&lt;publisher&gt;Springer&lt;/publisher&gt;&lt;isbn&gt;1475-2840&lt;/isbn&gt;&lt;urls&gt;&lt;/urls&gt;&lt;electronic-resource-num&gt;https://doi.org/10.1186/1475-2840-8-53&lt;/electronic-resource-num&gt;&lt;/record&gt;&lt;/Cite&gt;&lt;/EndNote&gt;</w:instrText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8A3950" w:rsidRPr="00E62126">
        <w:rPr>
          <w:rFonts w:ascii="Book Antiqua" w:hAnsi="Book Antiqua"/>
          <w:noProof/>
          <w:sz w:val="24"/>
          <w:szCs w:val="24"/>
          <w:vertAlign w:val="superscript"/>
        </w:rPr>
        <w:t>[8]</w:t>
      </w:r>
      <w:r w:rsidR="008A395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13501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3501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follow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29</w:t>
      </w:r>
      <w:r w:rsidR="00E61CCD" w:rsidRPr="009A440E">
        <w:rPr>
          <w:rFonts w:ascii="Book Antiqua" w:hAnsi="Book Antiqua"/>
          <w:sz w:val="24"/>
          <w:szCs w:val="24"/>
        </w:rPr>
        <w:t>86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p</w:t>
      </w:r>
      <w:r w:rsidR="008A3950">
        <w:rPr>
          <w:rFonts w:ascii="Book Antiqua" w:hAnsi="Book Antiqua"/>
          <w:sz w:val="24"/>
          <w:szCs w:val="24"/>
        </w:rPr>
        <w:t>atients</w:t>
      </w:r>
      <w:r w:rsidR="001506C7">
        <w:rPr>
          <w:rFonts w:ascii="Book Antiqua" w:hAnsi="Book Antiqua"/>
          <w:sz w:val="24"/>
          <w:szCs w:val="24"/>
        </w:rPr>
        <w:t xml:space="preserve"> (5</w:t>
      </w:r>
      <w:r w:rsidR="008A3950">
        <w:rPr>
          <w:rFonts w:ascii="Book Antiqua" w:hAnsi="Book Antiqua"/>
          <w:sz w:val="24"/>
          <w:szCs w:val="24"/>
        </w:rPr>
        <w:t>50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>
        <w:rPr>
          <w:rFonts w:ascii="Book Antiqua" w:hAnsi="Book Antiqua"/>
          <w:sz w:val="24"/>
          <w:szCs w:val="24"/>
        </w:rPr>
        <w:t>24</w:t>
      </w:r>
      <w:r w:rsidR="00E61CCD" w:rsidRPr="009A440E">
        <w:rPr>
          <w:rFonts w:ascii="Book Antiqua" w:hAnsi="Book Antiqua"/>
          <w:sz w:val="24"/>
          <w:szCs w:val="24"/>
        </w:rPr>
        <w:t>36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wit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1CCD" w:rsidRPr="009A440E">
        <w:rPr>
          <w:rFonts w:ascii="Book Antiqua" w:hAnsi="Book Antiqua"/>
          <w:sz w:val="24"/>
          <w:szCs w:val="24"/>
        </w:rPr>
        <w:t>T2DM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tud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exhib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1.5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myocard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infar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(MI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1.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coro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arte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(CAD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2.1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ailur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1.58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2B1C" w:rsidRPr="009A440E">
        <w:rPr>
          <w:rFonts w:ascii="Book Antiqua" w:hAnsi="Book Antiqua"/>
          <w:sz w:val="24"/>
          <w:szCs w:val="24"/>
        </w:rPr>
        <w:t>stroke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88FB6B1" w14:textId="34B78A97" w:rsidR="00C3316A" w:rsidRPr="009A440E" w:rsidRDefault="00C3316A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ab/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pand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understa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ho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st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bran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towar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76332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radig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hi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long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cu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sol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549D" w:rsidRPr="009A440E">
        <w:rPr>
          <w:rFonts w:ascii="Book Antiqua" w:hAnsi="Book Antiqua"/>
          <w:sz w:val="24"/>
          <w:szCs w:val="24"/>
        </w:rPr>
        <w:t>disord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hyperglyc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aberr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F67" w:rsidRPr="009A440E">
        <w:rPr>
          <w:rFonts w:ascii="Book Antiqua" w:hAnsi="Book Antiqua"/>
          <w:sz w:val="24"/>
          <w:szCs w:val="24"/>
        </w:rPr>
        <w:t>insul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706BA" w:rsidRPr="009A440E">
        <w:rPr>
          <w:rFonts w:ascii="Book Antiqua" w:hAnsi="Book Antiqua"/>
          <w:sz w:val="24"/>
          <w:szCs w:val="24"/>
        </w:rPr>
        <w:t>regul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549D" w:rsidRPr="009A440E">
        <w:rPr>
          <w:rFonts w:ascii="Book Antiqua" w:hAnsi="Book Antiqua"/>
          <w:sz w:val="24"/>
          <w:szCs w:val="24"/>
        </w:rPr>
        <w:t>warran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oglob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1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HbA1C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7544E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adequ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410C" w:rsidRPr="009A440E">
        <w:rPr>
          <w:rFonts w:ascii="Book Antiqua" w:hAnsi="Book Antiqua"/>
          <w:sz w:val="24"/>
          <w:szCs w:val="24"/>
        </w:rPr>
        <w:t>management</w:t>
      </w:r>
      <w:r w:rsidR="0023549D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Jc21haWwtQmVpZ2k8L0F1dGhvcj48WWVhcj4yMDE3PC9Z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=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Jc21haWwtQmVpZ2k8L0F1dGhvcj48WWVhcj4yMDE3PC9Z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=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3549D" w:rsidRPr="00E62126">
        <w:rPr>
          <w:rFonts w:ascii="Book Antiqua" w:hAnsi="Book Antiqua"/>
          <w:sz w:val="24"/>
          <w:szCs w:val="24"/>
          <w:vertAlign w:val="superscript"/>
        </w:rPr>
      </w:r>
      <w:r w:rsidR="0023549D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9-12]</w:t>
      </w:r>
      <w:r w:rsidR="0023549D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3549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Rath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549D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apprais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24A0F" w:rsidRPr="009A440E">
        <w:rPr>
          <w:rFonts w:ascii="Book Antiqua" w:hAnsi="Book Antiqua"/>
          <w:sz w:val="24"/>
          <w:szCs w:val="24"/>
        </w:rPr>
        <w:t>compl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g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r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chan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60979" w:rsidRPr="009A440E">
        <w:rPr>
          <w:rFonts w:ascii="Book Antiqua" w:hAnsi="Book Antiqua"/>
          <w:sz w:val="24"/>
          <w:szCs w:val="24"/>
        </w:rPr>
        <w:t>therapeu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43DA6" w:rsidRPr="009A440E">
        <w:rPr>
          <w:rFonts w:ascii="Book Antiqua" w:hAnsi="Book Antiqua"/>
          <w:sz w:val="24"/>
          <w:szCs w:val="24"/>
        </w:rPr>
        <w:t>approach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D0B9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arge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tande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B0F19" w:rsidRPr="009A440E">
        <w:rPr>
          <w:rFonts w:ascii="Book Antiqua" w:hAnsi="Book Antiqua"/>
          <w:sz w:val="24"/>
          <w:szCs w:val="24"/>
        </w:rPr>
        <w:t>insul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1CFD" w:rsidRPr="009A440E">
        <w:rPr>
          <w:rFonts w:ascii="Book Antiqua" w:hAnsi="Book Antiqua"/>
          <w:sz w:val="24"/>
          <w:szCs w:val="24"/>
        </w:rPr>
        <w:t>expanded</w:t>
      </w:r>
      <w:r w:rsidR="00843628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flex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43628" w:rsidRPr="009A440E">
        <w:rPr>
          <w:rFonts w:ascii="Book Antiqua" w:hAnsi="Book Antiqua"/>
          <w:sz w:val="24"/>
          <w:szCs w:val="24"/>
        </w:rPr>
        <w:t>treatm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672D7" w:rsidRPr="009A440E">
        <w:rPr>
          <w:rFonts w:ascii="Book Antiqua" w:hAnsi="Book Antiqua"/>
          <w:sz w:val="24"/>
          <w:szCs w:val="24"/>
        </w:rPr>
        <w:t>strategies</w:t>
      </w:r>
      <w:r w:rsidR="00602BD4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appre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2BD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dv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pharmacotherapeu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op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vario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mechanis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effects</w:t>
      </w:r>
      <w:r w:rsidR="00854BAB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dd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F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Dru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dministration’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672D7" w:rsidRPr="009A440E">
        <w:rPr>
          <w:rFonts w:ascii="Book Antiqua" w:hAnsi="Book Antiqua"/>
          <w:sz w:val="24"/>
          <w:szCs w:val="24"/>
        </w:rPr>
        <w:t>shi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672D7" w:rsidRPr="009A440E">
        <w:rPr>
          <w:rFonts w:ascii="Book Antiqua" w:hAnsi="Book Antiqua"/>
          <w:sz w:val="24"/>
          <w:szCs w:val="24"/>
        </w:rPr>
        <w:t>towar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5142B" w:rsidRPr="009A440E">
        <w:rPr>
          <w:rFonts w:ascii="Book Antiqua" w:hAnsi="Book Antiqua"/>
          <w:sz w:val="24"/>
          <w:szCs w:val="24"/>
        </w:rPr>
        <w:t>expect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nti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be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consid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appro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62EE9" w:rsidRPr="009A440E">
        <w:rPr>
          <w:rFonts w:ascii="Book Antiqua" w:hAnsi="Book Antiqua"/>
          <w:sz w:val="24"/>
          <w:szCs w:val="24"/>
        </w:rPr>
        <w:t>underg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scruti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valid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D1F3E" w:rsidRPr="009A440E">
        <w:rPr>
          <w:rFonts w:ascii="Book Antiqua" w:hAnsi="Book Antiqua"/>
          <w:sz w:val="24"/>
          <w:szCs w:val="24"/>
        </w:rPr>
        <w:t>dat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tak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in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3184" w:rsidRPr="009A440E">
        <w:rPr>
          <w:rFonts w:ascii="Book Antiqua" w:hAnsi="Book Antiqua"/>
          <w:sz w:val="24"/>
          <w:szCs w:val="24"/>
        </w:rPr>
        <w:t>accou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4BA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syste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(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empha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mi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macr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06BF" w:rsidRPr="009A440E">
        <w:rPr>
          <w:rFonts w:ascii="Book Antiqua" w:hAnsi="Book Antiqua"/>
          <w:sz w:val="24"/>
          <w:szCs w:val="24"/>
        </w:rPr>
        <w:t>pathophysiology)</w:t>
      </w:r>
      <w:r w:rsidR="00854BAB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E2D9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ood&lt;/Author&gt;&lt;Year&gt;2020&lt;/Year&gt;&lt;RecNum&gt;13&lt;/RecNum&gt;&lt;DisplayText&gt;[13]&lt;/DisplayText&gt;&lt;record&gt;&lt;rec-number&gt;13&lt;/rec-number&gt;&lt;foreign-keys&gt;&lt;key app="EN" db-id="2sfsawws0259zae9r5dvpx5srv9ddrtxpatr" timestamp="1627871151"&gt;13&lt;/key&gt;&lt;/foreign-keys&gt;&lt;ref-type name="Generic"&gt;13&lt;/ref-type&gt;&lt;contributors&gt;&lt;authors&gt;&lt;author&gt;U. S. Food&lt;/author&gt;&lt;author&gt;Drug, Administration&lt;/author&gt;&lt;/authors&gt;&lt;/contributors&gt;&lt;titles&gt;&lt;title&gt;Type 2 diabetes mellitus: evaluating the safety of new drugs for improving glycemic control guidance for industry. 2020&lt;/title&gt;&lt;/titles&gt;&lt;dates&gt;&lt;year&gt;2020&lt;/year&gt;&lt;/dates&gt;&lt;urls&gt;&lt;/urls&gt;&lt;/record&gt;&lt;/Cite&gt;&lt;/EndNote&gt;</w:instrText>
      </w:r>
      <w:r w:rsidR="00854BAB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854BAB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4BAB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Evid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han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doctr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elev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m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prefer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recommend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rapeu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p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ompl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47210" w:rsidRPr="009A440E">
        <w:rPr>
          <w:rFonts w:ascii="Book Antiqua" w:hAnsi="Book Antiqua"/>
          <w:sz w:val="24"/>
          <w:szCs w:val="24"/>
        </w:rPr>
        <w:t>authorit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47210" w:rsidRPr="009A440E">
        <w:rPr>
          <w:rFonts w:ascii="Book Antiqua" w:hAnsi="Book Antiqua"/>
          <w:sz w:val="24"/>
          <w:szCs w:val="24"/>
        </w:rPr>
        <w:t>bo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med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ocie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meri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olle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Cardi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(ACC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meri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Diabe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ssoci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(ADA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Impro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Glob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056B" w:rsidRPr="009A440E">
        <w:rPr>
          <w:rFonts w:ascii="Book Antiqua" w:hAnsi="Book Antiqua"/>
          <w:sz w:val="24"/>
          <w:szCs w:val="24"/>
        </w:rPr>
        <w:t>(KDIGO)</w:t>
      </w:r>
      <w:r w:rsidR="001004CA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WVyaWNhbiBEaWFiZXRlczwvQXV0aG9yPjxZZWFyPjIw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BbWVyaWNhbiBEaWFiZXRlczwvQXV0aG9yPjxZZWFyPjIw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</w:fldData>
        </w:fldCha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E62126">
        <w:rPr>
          <w:rFonts w:ascii="Book Antiqua" w:hAnsi="Book Antiqua"/>
          <w:sz w:val="24"/>
          <w:szCs w:val="24"/>
          <w:vertAlign w:val="superscript"/>
        </w:rPr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004CA" w:rsidRPr="00E62126">
        <w:rPr>
          <w:rFonts w:ascii="Book Antiqua" w:hAnsi="Book Antiqua"/>
          <w:sz w:val="24"/>
          <w:szCs w:val="24"/>
          <w:vertAlign w:val="superscript"/>
        </w:rPr>
      </w:r>
      <w:r w:rsidR="001004CA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14-17]</w:t>
      </w:r>
      <w:r w:rsidR="001004CA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9056B" w:rsidRPr="009A440E">
        <w:rPr>
          <w:rFonts w:ascii="Book Antiqua" w:hAnsi="Book Antiqua"/>
          <w:sz w:val="24"/>
          <w:szCs w:val="24"/>
        </w:rPr>
        <w:t>.</w:t>
      </w:r>
    </w:p>
    <w:p w14:paraId="4D9B29F3" w14:textId="03249EE9" w:rsidR="00941C35" w:rsidRPr="001506C7" w:rsidRDefault="00097E64" w:rsidP="002A1533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  <w:lang w:eastAsia="zh-CN"/>
        </w:rPr>
      </w:pPr>
      <w:r w:rsidRPr="009A440E">
        <w:rPr>
          <w:rFonts w:ascii="Book Antiqua" w:hAnsi="Book Antiqua"/>
          <w:sz w:val="24"/>
          <w:szCs w:val="24"/>
        </w:rPr>
        <w:t>Affirm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E5605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E560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nefic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armaco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325D4" w:rsidRPr="009A440E">
        <w:rPr>
          <w:rFonts w:ascii="Book Antiqua" w:hAnsi="Book Antiqua"/>
          <w:sz w:val="24"/>
          <w:szCs w:val="24"/>
        </w:rPr>
        <w:t>valid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66B5" w:rsidRPr="009A440E">
        <w:rPr>
          <w:rFonts w:ascii="Book Antiqua" w:hAnsi="Book Antiqua"/>
          <w:sz w:val="24"/>
          <w:szCs w:val="24"/>
        </w:rPr>
        <w:t>favor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66B5" w:rsidRPr="009A440E">
        <w:rPr>
          <w:rFonts w:ascii="Book Antiqua" w:hAnsi="Book Antiqua"/>
          <w:sz w:val="24"/>
          <w:szCs w:val="24"/>
        </w:rPr>
        <w:t>resul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27D51" w:rsidRPr="009A440E">
        <w:rPr>
          <w:rFonts w:ascii="Book Antiqua" w:hAnsi="Book Antiqua"/>
          <w:sz w:val="24"/>
          <w:szCs w:val="24"/>
        </w:rPr>
        <w:t>landma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04204" w:rsidRPr="009A440E">
        <w:rPr>
          <w:rFonts w:ascii="Book Antiqua" w:hAnsi="Book Antiqua"/>
          <w:sz w:val="24"/>
          <w:szCs w:val="24"/>
        </w:rPr>
        <w:t>outc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trials</w:t>
      </w:r>
      <w:r w:rsidR="001A5008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The</w:t>
      </w:r>
      <w:r w:rsidR="009F1594" w:rsidRPr="009A440E">
        <w:rPr>
          <w:rFonts w:ascii="Book Antiqua" w:hAnsi="Book Antiqua"/>
          <w:sz w:val="24"/>
          <w:szCs w:val="24"/>
        </w:rPr>
        <w:t>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aforementio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tria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scrutini</w:t>
      </w:r>
      <w:r w:rsidR="001A5008" w:rsidRPr="009A440E">
        <w:rPr>
          <w:rFonts w:ascii="Book Antiqua" w:hAnsi="Book Antiqua"/>
          <w:sz w:val="24"/>
          <w:szCs w:val="24"/>
        </w:rPr>
        <w:t>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46DD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46DD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(name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empaglifloz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dapaglifloz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321C7" w:rsidRPr="009A440E">
        <w:rPr>
          <w:rFonts w:ascii="Book Antiqua" w:hAnsi="Book Antiqua"/>
          <w:sz w:val="24"/>
          <w:szCs w:val="24"/>
        </w:rPr>
        <w:t>canagliflozin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the</w:t>
      </w:r>
      <w:r w:rsidR="00573F92" w:rsidRPr="009A440E">
        <w:rPr>
          <w:rFonts w:ascii="Book Antiqua" w:hAnsi="Book Antiqua"/>
          <w:sz w:val="24"/>
          <w:szCs w:val="24"/>
        </w:rPr>
        <w:t>i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abi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reduc</w:t>
      </w:r>
      <w:r w:rsidR="00573F92" w:rsidRPr="009A440E">
        <w:rPr>
          <w:rFonts w:ascii="Book Antiqua" w:hAnsi="Book Antiqua"/>
          <w:sz w:val="24"/>
          <w:szCs w:val="24"/>
        </w:rPr>
        <w:t>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endpoi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mortalit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hospitaliz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E739B" w:rsidRPr="009A440E">
        <w:rPr>
          <w:rFonts w:ascii="Book Antiqua" w:hAnsi="Book Antiqua"/>
          <w:sz w:val="24"/>
          <w:szCs w:val="24"/>
        </w:rPr>
        <w:t>failure</w:t>
      </w:r>
      <w:r w:rsidR="00DF2388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F238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F2388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consider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73AB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dem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fail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end-sta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5008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13AE5" w:rsidRPr="009A440E">
        <w:rPr>
          <w:rFonts w:ascii="Book Antiqua" w:hAnsi="Book Antiqua"/>
          <w:sz w:val="24"/>
          <w:szCs w:val="24"/>
        </w:rPr>
        <w:t>exacerbation</w:t>
      </w:r>
      <w:r w:rsidR="001A5008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na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73F9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73F92" w:rsidRPr="009A440E">
        <w:rPr>
          <w:rFonts w:ascii="Book Antiqua" w:hAnsi="Book Antiqua"/>
          <w:sz w:val="24"/>
          <w:szCs w:val="24"/>
        </w:rPr>
        <w:t>few</w:t>
      </w:r>
      <w:r w:rsidR="00470411" w:rsidRPr="00470411">
        <w:rPr>
          <w:rFonts w:ascii="Book Antiqua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470411" w:rsidRPr="00470411">
        <w:rPr>
          <w:rFonts w:ascii="Book Antiqua" w:hAnsi="Book Antiqua" w:hint="eastAsia"/>
          <w:sz w:val="24"/>
          <w:szCs w:val="24"/>
          <w:vertAlign w:val="superscript"/>
          <w:lang w:eastAsia="zh-CN"/>
        </w:rPr>
        <w:t>18-21]</w:t>
      </w:r>
      <w:r w:rsidR="001A5008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dru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wo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(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lastRenderedPageBreak/>
        <w:t>illu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7816F7">
        <w:rPr>
          <w:rFonts w:ascii="Book Antiqua" w:hAnsi="Book Antiqua"/>
          <w:caps/>
          <w:sz w:val="24"/>
          <w:szCs w:val="24"/>
        </w:rPr>
        <w:t>f</w:t>
      </w:r>
      <w:r w:rsidR="00282ED6" w:rsidRPr="009A440E">
        <w:rPr>
          <w:rFonts w:ascii="Book Antiqua" w:hAnsi="Book Antiqua"/>
          <w:sz w:val="24"/>
          <w:szCs w:val="24"/>
        </w:rPr>
        <w:t>ig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1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block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1506C7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prote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spons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upta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702F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B0447" w:rsidRPr="009A440E">
        <w:rPr>
          <w:rFonts w:ascii="Book Antiqua" w:hAnsi="Book Antiqua"/>
          <w:sz w:val="24"/>
          <w:szCs w:val="24"/>
        </w:rPr>
        <w:t>va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propor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proxim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2ED6" w:rsidRPr="009A440E">
        <w:rPr>
          <w:rFonts w:ascii="Book Antiqua" w:hAnsi="Book Antiqua"/>
          <w:sz w:val="24"/>
          <w:szCs w:val="24"/>
        </w:rPr>
        <w:t>tubule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lat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cau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de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level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inhib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D08E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13121" w:rsidRPr="009A440E">
        <w:rPr>
          <w:rFonts w:ascii="Book Antiqua" w:hAnsi="Book Antiqua"/>
          <w:sz w:val="24"/>
          <w:szCs w:val="24"/>
        </w:rPr>
        <w:t>sal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D08EB" w:rsidRPr="009A440E">
        <w:rPr>
          <w:rFonts w:ascii="Book Antiqua" w:hAnsi="Book Antiqua"/>
          <w:sz w:val="24"/>
          <w:szCs w:val="24"/>
        </w:rPr>
        <w:t>patho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D08E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2F6C" w:rsidRPr="009A440E">
        <w:rPr>
          <w:rFonts w:ascii="Book Antiqua" w:hAnsi="Book Antiqua"/>
          <w:sz w:val="24"/>
          <w:szCs w:val="24"/>
        </w:rPr>
        <w:t>trigg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2F6C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2F6C" w:rsidRPr="009A440E">
        <w:rPr>
          <w:rFonts w:ascii="Book Antiqua" w:hAnsi="Book Antiqua"/>
          <w:sz w:val="24"/>
          <w:szCs w:val="24"/>
        </w:rPr>
        <w:t>hyperglycemia</w:t>
      </w:r>
      <w:r w:rsidR="00CF73F3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eg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var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epe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ru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metabolism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xpre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istribu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tatu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narr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review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bac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quantit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stim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nephron’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functi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ene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wind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fficac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sugg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indu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lea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6C2846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u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15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dai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73D75" w:rsidRPr="009A440E">
        <w:rPr>
          <w:rFonts w:ascii="Book Antiqua" w:hAnsi="Book Antiqua"/>
          <w:sz w:val="24"/>
          <w:szCs w:val="24"/>
        </w:rPr>
        <w:t>pharmacotherapy</w:t>
      </w:r>
      <w:r w:rsidR="004C755B" w:rsidRPr="00E62126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E62126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Rabizadeh&lt;/Author&gt;&lt;Year&gt;2019&lt;/Year&gt;&lt;RecNum&gt;22&lt;/RecNum&gt;&lt;DisplayText&gt;[22]&lt;/DisplayText&gt;&lt;record&gt;&lt;rec-number&gt;22&lt;/rec-number&gt;&lt;foreign-keys&gt;&lt;key app="EN" db-id="2sfsawws0259zae9r5dvpx5srv9ddrtxpatr" timestamp="1627871152"&gt;22&lt;/key&gt;&lt;/foreign-keys&gt;&lt;ref-type name="Journal Article"&gt;17&lt;/ref-type&gt;&lt;contributors&gt;&lt;authors&gt;&lt;author&gt;Rabizadeh, Soghra&lt;/author&gt;&lt;author&gt;Nakhjavani, Manouchehr&lt;/author&gt;&lt;author&gt;Esteghamati, Alireza&lt;/author&gt;&lt;/authors&gt;&lt;/contributors&gt;&lt;titles&gt;&lt;title&gt;Cardiovascular and renal benefits of SGLT2 inhibitors: a narrative review&lt;/title&gt;&lt;secondary-title&gt;International journal of endocrinology and metabolism&lt;/secondary-title&gt;&lt;/titles&gt;&lt;periodical&gt;&lt;full-title&gt;International journal of endocrinology and metabolism&lt;/full-title&gt;&lt;/periodical&gt;&lt;volume&gt;17&lt;/volume&gt;&lt;number&gt;2&lt;/number&gt;&lt;dates&gt;&lt;year&gt;2019&lt;/year&gt;&lt;/dates&gt;&lt;publisher&gt;Kowsar Medical Institute&lt;/publisher&gt;&lt;urls&gt;&lt;/urls&gt;&lt;electronic-resource-num&gt;https://doi.org/10.5812/ijem.84353&lt;/electronic-resource-num&gt;&lt;/record&gt;&lt;/Cite&gt;&lt;/EndNote&gt;</w:instrText>
      </w:r>
      <w:r w:rsidR="004C755B" w:rsidRPr="00E62126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E62126">
        <w:rPr>
          <w:rFonts w:ascii="Book Antiqua" w:hAnsi="Book Antiqua"/>
          <w:noProof/>
          <w:sz w:val="24"/>
          <w:szCs w:val="24"/>
          <w:vertAlign w:val="superscript"/>
        </w:rPr>
        <w:t>[22]</w:t>
      </w:r>
      <w:r w:rsidR="004C755B" w:rsidRPr="00E62126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73D75" w:rsidRPr="009A440E">
        <w:rPr>
          <w:rFonts w:ascii="Book Antiqua" w:hAnsi="Book Antiqua"/>
          <w:sz w:val="24"/>
          <w:szCs w:val="24"/>
        </w:rPr>
        <w:t>.</w:t>
      </w:r>
    </w:p>
    <w:p w14:paraId="12875994" w14:textId="665863B8" w:rsidR="008C0B24" w:rsidRPr="009A440E" w:rsidRDefault="00427903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libe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347E8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T2DM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normal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heal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adul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kidne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propens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fil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rough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180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018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p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dai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va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majo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usu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reabsorb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proxim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convolu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tubu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(PCT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sodium-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6382" w:rsidRPr="009A440E">
        <w:rPr>
          <w:rFonts w:ascii="Book Antiqua" w:hAnsi="Book Antiqua"/>
          <w:sz w:val="24"/>
          <w:szCs w:val="24"/>
        </w:rPr>
        <w:t>cotransport</w:t>
      </w:r>
      <w:r w:rsidR="005903D5" w:rsidRPr="00941C35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henoy&lt;/Author&gt;&lt;Year&gt;2021&lt;/Year&gt;&lt;RecNum&gt;23&lt;/RecNum&gt;&lt;DisplayText&gt;[23]&lt;/DisplayText&gt;&lt;record&gt;&lt;rec-number&gt;23&lt;/rec-number&gt;&lt;foreign-keys&gt;&lt;key app="EN" db-id="2sfsawws0259zae9r5dvpx5srv9ddrtxpatr" timestamp="1627871153"&gt;23&lt;/key&gt;&lt;/foreign-keys&gt;&lt;ref-type name="Journal Article"&gt;17&lt;/ref-type&gt;&lt;contributors&gt;&lt;authors&gt;&lt;author&gt;Shenoy, Srinivas Vinayak&lt;/author&gt;&lt;author&gt;Nagaraju, Shankar Prasad&lt;/author&gt;&lt;author&gt;Bhojaraja, Mohan Varadanayakanahalli&lt;/author&gt;&lt;author&gt;Prabhu, Ravindra Attur&lt;/author&gt;&lt;author&gt;Rangaswamy, Dharshan&lt;/author&gt;&lt;author&gt;Rao, Indu Ramachandra&lt;/author&gt;&lt;/authors&gt;&lt;/contributors&gt;&lt;titles&gt;&lt;title&gt;Sodium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glucose cotransporter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2 inhibitors and non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steroidal mineralocorticoid receptor antagonists: Ushering in a new era of nephroprotection beyond renin</w:instrText>
      </w:r>
      <w:r w:rsidR="00131F00" w:rsidRPr="00941C35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31F00" w:rsidRPr="00941C35">
        <w:rPr>
          <w:rFonts w:ascii="Book Antiqua" w:hAnsi="Book Antiqua"/>
          <w:sz w:val="24"/>
          <w:szCs w:val="24"/>
          <w:vertAlign w:val="superscript"/>
        </w:rPr>
        <w:instrText>angiotensin system blockade&lt;/title&gt;&lt;secondary-title&gt;Nephrology&lt;/secondary-title&gt;&lt;/titles&gt;&lt;periodical&gt;&lt;full-title&gt;Nephrology&lt;/full-title&gt;&lt;/periodical&gt;&lt;dates&gt;&lt;year&gt;2021&lt;/year&gt;&lt;/dates&gt;&lt;publisher&gt;Wiley Online Library&lt;/publisher&gt;&lt;isbn&gt;1320-5358&lt;/isbn&gt;&lt;urls&gt;&lt;/urls&gt;&lt;electronic-resource-num&gt;https://doi.org/10.1111/nep.13917&lt;/electronic-resource-num&gt;&lt;/record&gt;&lt;/Cite&gt;&lt;/EndNote&gt;</w:instrText>
      </w:r>
      <w:r w:rsidR="005903D5" w:rsidRPr="00941C35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941C35">
        <w:rPr>
          <w:rFonts w:ascii="Book Antiqua" w:hAnsi="Book Antiqua"/>
          <w:noProof/>
          <w:sz w:val="24"/>
          <w:szCs w:val="24"/>
          <w:vertAlign w:val="superscript"/>
        </w:rPr>
        <w:t>[23]</w:t>
      </w:r>
      <w:r w:rsidR="005903D5" w:rsidRPr="00941C35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4638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D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nsul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resista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exhib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2DM</w:t>
      </w:r>
      <w:r w:rsidR="005903D5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periphe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GLUT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expre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de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2DM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lea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gluco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03D5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filt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loa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glomerul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o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perfu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reach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2602" w:rsidRPr="009A440E">
        <w:rPr>
          <w:rFonts w:ascii="Book Antiqua" w:hAnsi="Book Antiqua"/>
          <w:sz w:val="24"/>
          <w:szCs w:val="24"/>
        </w:rPr>
        <w:t>nephron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l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affinity-hi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roper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C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allow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substa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reabsorp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reach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u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9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certa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64146" w:rsidRPr="009A440E">
        <w:rPr>
          <w:rFonts w:ascii="Book Antiqua" w:hAnsi="Book Antiqua"/>
          <w:sz w:val="24"/>
          <w:szCs w:val="24"/>
        </w:rPr>
        <w:t>scenarios</w:t>
      </w:r>
      <w:r w:rsidR="00C64146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ryant&lt;/Author&gt;&lt;Year&gt;2020&lt;/Year&gt;&lt;RecNum&gt;24&lt;/RecNum&gt;&lt;DisplayText&gt;[24, 25]&lt;/DisplayText&gt;&lt;record&gt;&lt;rec-number&gt;24&lt;/rec-number&gt;&lt;foreign-keys&gt;&lt;key app="EN" db-id="2sfsawws0259zae9r5dvpx5srv9ddrtxpatr" timestamp="1627871153"&gt;24&lt;/key&gt;&lt;/foreign-keys&gt;&lt;ref-type name="Journal Article"&gt;17&lt;/ref-type&gt;&lt;contributors&gt;&lt;authors&gt;&lt;author&gt;Bryant, Nia J.&lt;/author&gt;&lt;author&gt;Gould, Gwyn W.&lt;/author&gt;&lt;/authors&gt;&lt;/contributors&gt;&lt;titles&gt;&lt;title&gt;Insulin stimulated GLUT4 translocation–Size is not everything!&lt;/title&gt;&lt;secondary-title&gt;Current opinion in cell biology&lt;/secondary-title&gt;&lt;/titles&gt;&lt;periodical&gt;&lt;full-title&gt;Current opinion in cell biology&lt;/full-title&gt;&lt;/periodical&gt;&lt;pages&gt;28-34&lt;/pages&gt;&lt;volume&gt;65&lt;/volume&gt;&lt;dates&gt;&lt;year&gt;2020&lt;/year&gt;&lt;/dates&gt;&lt;publisher&gt;Elsevier&lt;/publisher&gt;&lt;isbn&gt;0955-0674&lt;/isbn&gt;&lt;urls&gt;&lt;/urls&gt;&lt;electronic-resource-num&gt;https://doi.org/10.1016/j.ceb.2020.02.006&lt;/electronic-resource-num&gt;&lt;/record&gt;&lt;/Cite&gt;&lt;Cite&gt;&lt;Author&gt;Vardeny&lt;/Author&gt;&lt;Year&gt;2020&lt;/Year&gt;&lt;RecNum&gt;25&lt;/RecNum&gt;&lt;record&gt;&lt;rec-number&gt;25&lt;/rec-number&gt;&lt;foreign-keys&gt;&lt;key app="EN" db-id="2sfsawws0259zae9r5dvpx5srv9ddrtxpatr" timestamp="1627871153"&gt;25&lt;/key&gt;&lt;/foreign-keys&gt;&lt;ref-type name="Journal Article"&gt;17&lt;/ref-type&gt;&lt;contributors&gt;&lt;authors&gt;&lt;author&gt;Vardeny, Orly&lt;/author&gt;&lt;/authors&gt;&lt;/contributors&gt;&lt;titles&gt;&lt;title&gt;The sweet spot: heart failure prevention with SGLT2 inhibitors&lt;/title&gt;&lt;secondary-title&gt;The American journal of medicine&lt;/secondary-title&gt;&lt;/titles&gt;&lt;periodical&gt;&lt;full-title&gt;The American journal of medicine&lt;/full-title&gt;&lt;/periodical&gt;&lt;pages&gt;182-185&lt;/pages&gt;&lt;volume&gt;133&lt;/volume&gt;&lt;number&gt;2&lt;/number&gt;&lt;dates&gt;&lt;year&gt;2020&lt;/year&gt;&lt;/dates&gt;&lt;publisher&gt;Elsevier&lt;/publisher&gt;&lt;isbn&gt;0002-9343&lt;/isbn&gt;&lt;urls&gt;&lt;/urls&gt;&lt;electronic-resource-num&gt;https://doi.org/10.1016/j.amjmed.2019.08.013&lt;/electronic-resource-num&gt;&lt;/record&gt;&lt;/Cite&gt;&lt;/EndNote&gt;</w:instrText>
      </w:r>
      <w:r w:rsidR="00C64146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24,25]</w:t>
      </w:r>
      <w:r w:rsidR="00C64146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64146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hibi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w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majo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C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mai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fee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pportuni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a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l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l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downstrea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si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nephr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flow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D6877" w:rsidRPr="009A440E">
        <w:rPr>
          <w:rFonts w:ascii="Book Antiqua" w:hAnsi="Book Antiqua"/>
          <w:sz w:val="24"/>
          <w:szCs w:val="24"/>
        </w:rPr>
        <w:t>en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ro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ventu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output</w:t>
      </w:r>
      <w:r w:rsidR="00857902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espoux&lt;/Author&gt;&lt;Year&gt;2020&lt;/Year&gt;&lt;RecNum&gt;26&lt;/RecNum&gt;&lt;DisplayText&gt;[26]&lt;/DisplayText&gt;&lt;record&gt;&lt;rec-number&gt;26&lt;/rec-number&gt;&lt;foreign-keys&gt;&lt;key app="EN" db-id="2sfsawws0259zae9r5dvpx5srv9ddrtxpatr" timestamp="1627871153"&gt;26&lt;/key&gt;&lt;/foreign-keys&gt;&lt;ref-type name="Journal Article"&gt;17&lt;/ref-type&gt;&lt;contributors&gt;&lt;authors&gt;&lt;author&gt;Nespoux, Josselin&lt;/author&gt;&lt;author&gt;Vallon, Volker&lt;/author&gt;&lt;/authors&gt;&lt;/contributors&gt;&lt;titles&gt;&lt;title&gt;Renal effects of SGLT2 inhibitors: an update&lt;/title&gt;&lt;secondary-title&gt;Current opinion in nephrology and hypertension&lt;/secondary-title&gt;&lt;/titles&gt;&lt;periodical&gt;&lt;full-title&gt;Current opinion in nephrology and hypertension&lt;/full-title&gt;&lt;/periodical&gt;&lt;pages&gt;190&lt;/pages&gt;&lt;volume&gt;29&lt;/volume&gt;&lt;number&gt;2&lt;/number&gt;&lt;dates&gt;&lt;year&gt;2020&lt;/year&gt;&lt;/dates&gt;&lt;publisher&gt;NIH Public Access&lt;/publisher&gt;&lt;urls&gt;&lt;/urls&gt;&lt;electronic-resource-num&gt;https://doi.org/10.1097/MNH.0000000000000584&lt;/electronic-resource-num&gt;&lt;/record&gt;&lt;/Cite&gt;&lt;/EndNote&gt;</w:instrText>
      </w:r>
      <w:r w:rsidR="00857902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26]</w:t>
      </w:r>
      <w:r w:rsidR="00857902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790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Subsequent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r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lumi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7902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prev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gre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acr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ubu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el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(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prox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intersti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compartments</w:t>
      </w:r>
      <w:r w:rsidR="007D6877" w:rsidRPr="009A440E">
        <w:rPr>
          <w:rFonts w:ascii="Book Antiqua" w:hAnsi="Book Antiqua"/>
          <w:sz w:val="24"/>
          <w:szCs w:val="24"/>
        </w:rPr>
        <w:t>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68D" w:rsidRPr="009A440E">
        <w:rPr>
          <w:rFonts w:ascii="Book Antiqua" w:hAnsi="Book Antiqua"/>
          <w:sz w:val="24"/>
          <w:szCs w:val="24"/>
        </w:rPr>
        <w:t>volume</w:t>
      </w:r>
      <w:r w:rsidR="006F368D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lyPC9BdXRob3I+PFllYXI+MjAxNDwvWWVhcj48UmVj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ZWlyPC9BdXRob3I+PFllYXI+MjAxNDwvWWVhcj48UmVj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368D" w:rsidRPr="00B0547B">
        <w:rPr>
          <w:rFonts w:ascii="Book Antiqua" w:hAnsi="Book Antiqua"/>
          <w:sz w:val="24"/>
          <w:szCs w:val="24"/>
          <w:vertAlign w:val="superscript"/>
        </w:rPr>
      </w:r>
      <w:r w:rsidR="006F368D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27-29]</w:t>
      </w:r>
      <w:r w:rsidR="006F368D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2BB3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2BB3" w:rsidRPr="009A440E">
        <w:rPr>
          <w:rFonts w:ascii="Book Antiqua" w:hAnsi="Book Antiqua"/>
          <w:sz w:val="24"/>
          <w:szCs w:val="24"/>
        </w:rPr>
        <w:t>libe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32BB3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85AB6" w:rsidRPr="009A440E">
        <w:rPr>
          <w:rFonts w:ascii="Book Antiqua" w:hAnsi="Book Antiqua"/>
          <w:sz w:val="24"/>
          <w:szCs w:val="24"/>
        </w:rPr>
        <w:t>syste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85AB6" w:rsidRPr="009A440E">
        <w:rPr>
          <w:rFonts w:ascii="Book Antiqua" w:hAnsi="Book Antiqua"/>
          <w:sz w:val="24"/>
          <w:szCs w:val="24"/>
        </w:rPr>
        <w:t>fluid</w:t>
      </w:r>
      <w:r w:rsidR="006F368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279EA83A" w14:textId="5EA2C810" w:rsidR="00427903" w:rsidRPr="009A440E" w:rsidRDefault="008C0B24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atr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vol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armaco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c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crutin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mix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view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deg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natr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invol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3491" w:rsidRPr="009A440E">
        <w:rPr>
          <w:rFonts w:ascii="Book Antiqua" w:hAnsi="Book Antiqua"/>
          <w:sz w:val="24"/>
          <w:szCs w:val="24"/>
        </w:rPr>
        <w:t>therapy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smola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lastRenderedPageBreak/>
        <w:t>teth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-gluc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transpor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hib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o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eclu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undergo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5173" w:rsidRPr="009A440E">
        <w:rPr>
          <w:rFonts w:ascii="Book Antiqua" w:hAnsi="Book Antiqua"/>
          <w:sz w:val="24"/>
          <w:szCs w:val="24"/>
        </w:rPr>
        <w:t>sites</w:t>
      </w:r>
      <w:r w:rsidR="007D6877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i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perform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ompensa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ro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af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rans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natr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ompleted</w:t>
      </w:r>
      <w:r w:rsidR="007D6877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al&lt;/Author&gt;&lt;Year&gt;2020&lt;/Year&gt;&lt;RecNum&gt;30&lt;/RecNum&gt;&lt;DisplayText&gt;[30]&lt;/DisplayText&gt;&lt;record&gt;&lt;rec-number&gt;30&lt;/rec-number&gt;&lt;foreign-keys&gt;&lt;key app="EN" db-id="2sfsawws0259zae9r5dvpx5srv9ddrtxpatr" timestamp="1627871154"&gt;30&lt;/key&gt;&lt;/foreign-keys&gt;&lt;ref-type name="Journal Article"&gt;17&lt;/ref-type&gt;&lt;contributors&gt;&lt;authors&gt;&lt;author&gt;Gal, A.&lt;/author&gt;&lt;author&gt;Burton, S. E.&lt;/author&gt;&lt;author&gt;Weidgraaf, K.&lt;/author&gt;&lt;author&gt;Singh, P.&lt;/author&gt;&lt;author&gt;Lopez-Villalobos, N.&lt;/author&gt;&lt;author&gt;Jacob, A.&lt;/author&gt;&lt;author&gt;Malabu, U.&lt;/author&gt;&lt;author&gt;Burchell, R.&lt;/author&gt;&lt;/authors&gt;&lt;/contributors&gt;&lt;titles&gt;&lt;title&gt;The effect of the sodium-glucose cotransporter type-2 inhibitor dapagliflozin on glomerular filtration rate in healthy cats&lt;/title&gt;&lt;secondary-title&gt;Domestic animal endocrinology&lt;/secondary-title&gt;&lt;/titles&gt;&lt;periodical&gt;&lt;full-title&gt;Domestic animal endocrinology&lt;/full-title&gt;&lt;/periodical&gt;&lt;pages&gt;106376&lt;/pages&gt;&lt;volume&gt;70&lt;/volume&gt;&lt;dates&gt;&lt;year&gt;2020&lt;/year&gt;&lt;/dates&gt;&lt;publisher&gt;Elsevier&lt;/publisher&gt;&lt;isbn&gt;0739-7240&lt;/isbn&gt;&lt;urls&gt;&lt;/urls&gt;&lt;electronic-resource-num&gt;https://doi.org/10.1111/apha.13528&lt;/electronic-resource-num&gt;&lt;/record&gt;&lt;/Cite&gt;&lt;/EndNote&gt;</w:instrText>
      </w:r>
      <w:r w:rsidR="007D6877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0]</w:t>
      </w:r>
      <w:r w:rsidR="007D6877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D6343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exampl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ic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asce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loo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Hen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Na-K-C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cotrans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6877" w:rsidRPr="009A440E">
        <w:rPr>
          <w:rFonts w:ascii="Book Antiqua" w:hAnsi="Book Antiqua"/>
          <w:sz w:val="24"/>
          <w:szCs w:val="24"/>
        </w:rPr>
        <w:t>shu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lumi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451C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excre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urine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discharg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1506C7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TP-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-potas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ump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eten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la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min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ol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ak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l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dis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convolu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ubu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-chlori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ym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harves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discharg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ATP-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sodium-potas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96624" w:rsidRPr="009A440E">
        <w:rPr>
          <w:rFonts w:ascii="Book Antiqua" w:hAnsi="Book Antiqua"/>
          <w:sz w:val="24"/>
          <w:szCs w:val="24"/>
        </w:rPr>
        <w:t>pump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4-wee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cou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629EB"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resul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30</w:t>
      </w:r>
      <w:r w:rsidR="001506C7">
        <w:rPr>
          <w:rFonts w:ascii="Book Antiqua" w:hAnsi="Book Antiqua"/>
          <w:sz w:val="24"/>
          <w:szCs w:val="24"/>
        </w:rPr>
        <w:t>%</w:t>
      </w:r>
      <w:r w:rsidR="00FD0BDD" w:rsidRPr="009A440E">
        <w:rPr>
          <w:rFonts w:ascii="Book Antiqua" w:hAnsi="Book Antiqua"/>
          <w:sz w:val="24"/>
          <w:szCs w:val="24"/>
        </w:rPr>
        <w:t>-6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(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pul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wa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al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excretion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(</w:t>
      </w:r>
      <w:r w:rsidR="00FD0BDD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≤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0.001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positiv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cor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deg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glucos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(</w:t>
      </w:r>
      <w:r w:rsidR="00FD0BDD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≤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0.001)</w:t>
      </w:r>
      <w:r w:rsidR="00FD0BDD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errannini&lt;/Author&gt;&lt;Year&gt;2017&lt;/Year&gt;&lt;RecNum&gt;31&lt;/RecNum&gt;&lt;DisplayText&gt;[31]&lt;/DisplayText&gt;&lt;record&gt;&lt;rec-number&gt;31&lt;/rec-number&gt;&lt;foreign-keys&gt;&lt;key app="EN" db-id="2sfsawws0259zae9r5dvpx5srv9ddrtxpatr" timestamp="1627871154"&gt;31&lt;/key&gt;&lt;/foreign-keys&gt;&lt;ref-type name="Journal Article"&gt;17&lt;/ref-type&gt;&lt;contributors&gt;&lt;authors&gt;&lt;author&gt;Ferrannini, Ele&lt;/author&gt;&lt;author&gt;Baldi, Simona&lt;/author&gt;&lt;author&gt;Frascerra, Silvia&lt;/author&gt;&lt;author&gt;Astiarraga, Brenno&lt;/author&gt;&lt;author&gt;Barsotti, Elisabetta&lt;/author&gt;&lt;author&gt;Clerico, Aldo&lt;/author&gt;&lt;author&gt;Muscelli, Elza&lt;/author&gt;&lt;/authors&gt;&lt;/contributors&gt;&lt;titles&gt;&lt;title&gt;Renal handling of ketones in response to sodium–glucose cotransporter 2 inhibition in patients with type 2 diabetes&lt;/title&gt;&lt;secondary-title&gt;Diabetes care&lt;/secondary-title&gt;&lt;/titles&gt;&lt;periodical&gt;&lt;full-title&gt;Diabetes care&lt;/full-title&gt;&lt;/periodical&gt;&lt;pages&gt;771-776&lt;/pages&gt;&lt;volume&gt;40&lt;/volume&gt;&lt;number&gt;6&lt;/number&gt;&lt;dates&gt;&lt;year&gt;2017&lt;/year&gt;&lt;/dates&gt;&lt;publisher&gt;Am Diabetes Assoc&lt;/publisher&gt;&lt;isbn&gt;0149-5992&lt;/isbn&gt;&lt;urls&gt;&lt;/urls&gt;&lt;electronic-resource-num&gt;https://doi.org/10.2337/dc16-2724&lt;/electronic-resource-num&gt;&lt;/record&gt;&lt;/Cite&gt;&lt;/EndNote&gt;</w:instrText>
      </w:r>
      <w:r w:rsidR="00FD0BDD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="00FD0BDD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D0BD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cumu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0BDD" w:rsidRPr="009A440E">
        <w:rPr>
          <w:rFonts w:ascii="Book Antiqua" w:hAnsi="Book Antiqua"/>
          <w:sz w:val="24"/>
          <w:szCs w:val="24"/>
        </w:rPr>
        <w:t>l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ppre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perspe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vind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landma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rial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impl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redu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afterloa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s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l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80BE7" w:rsidRPr="009A440E">
        <w:rPr>
          <w:rFonts w:ascii="Book Antiqua" w:hAnsi="Book Antiqua"/>
          <w:sz w:val="24"/>
          <w:szCs w:val="24"/>
        </w:rPr>
        <w:t>occu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los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tra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compartmen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mpl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preloa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du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reprie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h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promo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physi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stat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lea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ventri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loa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wit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maladap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compensa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57DAF" w:rsidRPr="009A440E">
        <w:rPr>
          <w:rFonts w:ascii="Book Antiqua" w:hAnsi="Book Antiqua"/>
          <w:sz w:val="24"/>
          <w:szCs w:val="24"/>
        </w:rPr>
        <w:t>remodeling</w:t>
      </w:r>
      <w:r w:rsidR="002A4A00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m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parti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respons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CVOT </w:t>
      </w:r>
      <w:r w:rsidR="002A4A00" w:rsidRPr="009A440E">
        <w:rPr>
          <w:rFonts w:ascii="Book Antiqua" w:hAnsi="Book Antiqua"/>
          <w:sz w:val="24"/>
          <w:szCs w:val="24"/>
        </w:rPr>
        <w:t>resul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alth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sh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mentio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ma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dru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und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4A00" w:rsidRPr="009A440E">
        <w:rPr>
          <w:rFonts w:ascii="Book Antiqua" w:hAnsi="Book Antiqua"/>
          <w:sz w:val="24"/>
          <w:szCs w:val="24"/>
        </w:rPr>
        <w:t>investigation</w:t>
      </w:r>
      <w:r w:rsidR="002A4A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dTwvQXV0aG9yPjxZZWFyPjIwMjA8L1llYXI+PFJlY051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MdTwvQXV0aG9yPjxZZWFyPjIwMjA8L1llYXI+PFJlY051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A4A00" w:rsidRPr="00B0547B">
        <w:rPr>
          <w:rFonts w:ascii="Book Antiqua" w:hAnsi="Book Antiqua"/>
          <w:sz w:val="24"/>
          <w:szCs w:val="24"/>
          <w:vertAlign w:val="superscript"/>
        </w:rPr>
      </w:r>
      <w:r w:rsidR="002A4A00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2-34]</w:t>
      </w:r>
      <w:r w:rsidR="002A4A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B57DA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4BC6B231" w14:textId="58A7357E" w:rsidR="00163A75" w:rsidRPr="009A440E" w:rsidRDefault="00DB7B35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SLG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455A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promot</w:t>
      </w:r>
      <w:r w:rsidR="0099455A" w:rsidRPr="009A440E">
        <w:rPr>
          <w:rFonts w:ascii="Book Antiqua" w:hAnsi="Book Antiqua"/>
          <w:sz w:val="24"/>
          <w:szCs w:val="24"/>
        </w:rPr>
        <w:t>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benef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auxili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avenu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deep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roo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172F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blun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818AA" w:rsidRPr="009A440E">
        <w:rPr>
          <w:rFonts w:ascii="Book Antiqua" w:hAnsi="Book Antiqua"/>
          <w:sz w:val="24"/>
          <w:szCs w:val="24"/>
        </w:rPr>
        <w:t>harmful</w:t>
      </w:r>
      <w:r w:rsidR="001506C7">
        <w:rPr>
          <w:rFonts w:ascii="Book Antiqua" w:hAnsi="Book Antiqua"/>
          <w:sz w:val="24"/>
          <w:szCs w:val="24"/>
        </w:rPr>
        <w:t xml:space="preserve"> </w:t>
      </w:r>
      <w:bookmarkStart w:id="4" w:name="OLE_LINK365"/>
      <w:bookmarkStart w:id="5" w:name="OLE_LINK366"/>
      <w:r w:rsidR="007248E8" w:rsidRPr="009A440E">
        <w:rPr>
          <w:rFonts w:ascii="Book Antiqua" w:hAnsi="Book Antiqua"/>
          <w:sz w:val="24"/>
          <w:szCs w:val="24"/>
        </w:rPr>
        <w:t>rea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248E8" w:rsidRPr="009A440E">
        <w:rPr>
          <w:rFonts w:ascii="Book Antiqua" w:hAnsi="Book Antiqua"/>
          <w:sz w:val="24"/>
          <w:szCs w:val="24"/>
        </w:rPr>
        <w:t>species</w:t>
      </w:r>
      <w:bookmarkEnd w:id="4"/>
      <w:bookmarkEnd w:id="5"/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(ROS)</w:t>
      </w:r>
      <w:r w:rsidR="005B2435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E209B" w:rsidRPr="009A440E">
        <w:rPr>
          <w:rFonts w:ascii="Book Antiqua" w:hAnsi="Book Antiqua"/>
          <w:sz w:val="24"/>
          <w:szCs w:val="24"/>
        </w:rPr>
        <w:t>modul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detrimen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neurohormo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F73F3" w:rsidRPr="009A440E">
        <w:rPr>
          <w:rFonts w:ascii="Book Antiqua" w:hAnsi="Book Antiqua"/>
          <w:sz w:val="24"/>
          <w:szCs w:val="24"/>
        </w:rPr>
        <w:t>activa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818AA" w:rsidRPr="009A440E">
        <w:rPr>
          <w:rFonts w:ascii="Book Antiqua" w:hAnsi="Book Antiqua"/>
          <w:sz w:val="24"/>
          <w:szCs w:val="24"/>
        </w:rPr>
        <w:t>impro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flux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E209B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B2435" w:rsidRPr="009A440E">
        <w:rPr>
          <w:rFonts w:ascii="Book Antiqua" w:hAnsi="Book Antiqua"/>
          <w:sz w:val="24"/>
          <w:szCs w:val="24"/>
        </w:rPr>
        <w:t>preser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bi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8782D" w:rsidRPr="009A440E">
        <w:rPr>
          <w:rFonts w:ascii="Book Antiqua" w:hAnsi="Book Antiqua"/>
          <w:sz w:val="24"/>
          <w:szCs w:val="24"/>
        </w:rPr>
        <w:t>profile</w:t>
      </w:r>
      <w:r w:rsidR="005B2435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XNoYXdpPC9BdXRob3I+PFllYXI+MjAyMDwvWWVhcj48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YXNoYXdpPC9BdXRob3I+PFllYXI+MjAyMDwvWWVhcj48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B2435" w:rsidRPr="00B0547B">
        <w:rPr>
          <w:rFonts w:ascii="Book Antiqua" w:hAnsi="Book Antiqua"/>
          <w:sz w:val="24"/>
          <w:szCs w:val="24"/>
          <w:vertAlign w:val="superscript"/>
        </w:rPr>
      </w:r>
      <w:r w:rsidR="005B2435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5-38]</w:t>
      </w:r>
      <w:r w:rsidR="005B2435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B2435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D0E37" w:rsidRPr="009A440E">
        <w:rPr>
          <w:rFonts w:ascii="Book Antiqua" w:hAnsi="Book Antiqua"/>
          <w:sz w:val="24"/>
          <w:szCs w:val="24"/>
        </w:rPr>
        <w:t>However</w:t>
      </w:r>
      <w:r w:rsidR="00CC371E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i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capa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hind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cotrans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C371E" w:rsidRPr="009A440E">
        <w:rPr>
          <w:rFonts w:ascii="Book Antiqua" w:hAnsi="Book Antiqua"/>
          <w:sz w:val="24"/>
          <w:szCs w:val="24"/>
        </w:rPr>
        <w:t>gluco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grad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theref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reta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odium-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cotransporter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(SLC34A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F35D9" w:rsidRPr="009A440E">
        <w:rPr>
          <w:rFonts w:ascii="Book Antiqua" w:hAnsi="Book Antiqua"/>
          <w:sz w:val="24"/>
          <w:szCs w:val="24"/>
        </w:rPr>
        <w:t>SLC34A3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referen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7816F7">
        <w:rPr>
          <w:rFonts w:ascii="Book Antiqua" w:hAnsi="Book Antiqua"/>
          <w:caps/>
          <w:sz w:val="24"/>
          <w:szCs w:val="24"/>
        </w:rPr>
        <w:t>f</w:t>
      </w:r>
      <w:r w:rsidR="009953BA" w:rsidRPr="009A440E">
        <w:rPr>
          <w:rFonts w:ascii="Book Antiqua" w:hAnsi="Book Antiqua"/>
          <w:sz w:val="24"/>
          <w:szCs w:val="24"/>
        </w:rPr>
        <w:t>ig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953BA" w:rsidRPr="009A440E">
        <w:rPr>
          <w:rFonts w:ascii="Book Antiqua" w:hAnsi="Book Antiqua"/>
          <w:sz w:val="24"/>
          <w:szCs w:val="24"/>
        </w:rPr>
        <w:t>2</w:t>
      </w:r>
      <w:r w:rsidR="0085247A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HJhaWxraWxsPC9BdXRob3I+PFllYXI+MjAxNjwvWWVh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aHJhaWxraWxsPC9BdXRob3I+PFllYXI+MjAxNjwvWWVh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247A" w:rsidRPr="00B0547B">
        <w:rPr>
          <w:rFonts w:ascii="Book Antiqua" w:hAnsi="Book Antiqua"/>
          <w:sz w:val="24"/>
          <w:szCs w:val="24"/>
          <w:vertAlign w:val="superscript"/>
        </w:rPr>
      </w:r>
      <w:r w:rsidR="0085247A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39-41]</w:t>
      </w:r>
      <w:r w:rsidR="0085247A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6F35D9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351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consequ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63513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shi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cotrans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D4AD1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lastRenderedPageBreak/>
        <w:t>result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reabsorp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s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proxim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B380F" w:rsidRPr="009A440E">
        <w:rPr>
          <w:rFonts w:ascii="Book Antiqua" w:hAnsi="Book Antiqua"/>
          <w:sz w:val="24"/>
          <w:szCs w:val="24"/>
        </w:rPr>
        <w:t>tubule</w:t>
      </w:r>
      <w:r w:rsidR="000C46F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C46FF" w:rsidRPr="009A440E">
        <w:rPr>
          <w:rFonts w:ascii="Book Antiqua" w:hAnsi="Book Antiqua"/>
          <w:sz w:val="24"/>
          <w:szCs w:val="24"/>
        </w:rPr>
        <w:t>resul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C46F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C46FF" w:rsidRPr="009A440E">
        <w:rPr>
          <w:rFonts w:ascii="Book Antiqua" w:hAnsi="Book Antiqua"/>
          <w:sz w:val="24"/>
          <w:szCs w:val="24"/>
        </w:rPr>
        <w:t>hyperphosphatemia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lbe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recogn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proc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ramif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SGLT2</w:t>
      </w:r>
      <w:r w:rsidR="008477B0" w:rsidRPr="009A440E">
        <w:rPr>
          <w:rFonts w:ascii="Book Antiqua" w:hAnsi="Book Antiqua"/>
          <w:sz w:val="24"/>
          <w:szCs w:val="24"/>
        </w:rPr>
        <w:t>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with</w:t>
      </w:r>
      <w:r w:rsidR="00D0575C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literat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large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cent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up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controvers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dialog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whe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ag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contribu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defic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b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mine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dens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significa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0575C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subsequ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provo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b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06E0B" w:rsidRPr="009A440E">
        <w:rPr>
          <w:rFonts w:ascii="Book Antiqua" w:hAnsi="Book Antiqua"/>
          <w:sz w:val="24"/>
          <w:szCs w:val="24"/>
        </w:rPr>
        <w:t>fractures</w:t>
      </w:r>
      <w:r w:rsidR="000C46FF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WxlemlraWFuPC9BdXRob3I+PFllYXI+MjAxNjwvWWVh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aWxlemlraWFuPC9BdXRob3I+PFllYXI+MjAxNjwvWWVh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C46FF" w:rsidRPr="00B0547B">
        <w:rPr>
          <w:rFonts w:ascii="Book Antiqua" w:hAnsi="Book Antiqua"/>
          <w:sz w:val="24"/>
          <w:szCs w:val="24"/>
          <w:vertAlign w:val="superscript"/>
        </w:rPr>
      </w:r>
      <w:r w:rsidR="000C46FF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42-44]</w:t>
      </w:r>
      <w:r w:rsidR="000C46FF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C46F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S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literat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693B" w:rsidRPr="009A440E">
        <w:rPr>
          <w:rFonts w:ascii="Book Antiqua" w:hAnsi="Book Antiqua"/>
          <w:sz w:val="24"/>
          <w:szCs w:val="24"/>
        </w:rPr>
        <w:t>comment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highligh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ro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10B81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62DB" w:rsidRPr="009A440E">
        <w:rPr>
          <w:rFonts w:ascii="Book Antiqua" w:hAnsi="Book Antiqua"/>
          <w:sz w:val="24"/>
          <w:szCs w:val="24"/>
        </w:rPr>
        <w:t>CVD</w:t>
      </w:r>
      <w:r w:rsidR="00163A75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consider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442A" w:rsidRPr="009A440E">
        <w:rPr>
          <w:rFonts w:ascii="Book Antiqua" w:hAnsi="Book Antiqua"/>
          <w:sz w:val="24"/>
          <w:szCs w:val="24"/>
        </w:rPr>
        <w:t>CV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59F9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59F9" w:rsidRPr="009A440E">
        <w:rPr>
          <w:rFonts w:ascii="Book Antiqua" w:hAnsi="Book Antiqua"/>
          <w:sz w:val="24"/>
          <w:szCs w:val="24"/>
        </w:rPr>
        <w:t>vind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442A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mitig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859F9"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3A75" w:rsidRPr="009A440E">
        <w:rPr>
          <w:rFonts w:ascii="Book Antiqua" w:hAnsi="Book Antiqua"/>
          <w:sz w:val="24"/>
          <w:szCs w:val="24"/>
        </w:rPr>
        <w:t>burden</w:t>
      </w:r>
      <w:r w:rsidR="00E10B81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A7846"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31E9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31E9" w:rsidRPr="009A440E">
        <w:rPr>
          <w:rFonts w:ascii="Book Antiqua" w:hAnsi="Book Antiqua"/>
          <w:sz w:val="24"/>
          <w:szCs w:val="24"/>
        </w:rPr>
        <w:t>pharmac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SGLT</w:t>
      </w:r>
      <w:r w:rsidR="009C029E" w:rsidRPr="009A440E">
        <w:rPr>
          <w:rFonts w:ascii="Book Antiqua" w:hAnsi="Book Antiqua"/>
          <w:sz w:val="24"/>
          <w:szCs w:val="24"/>
        </w:rPr>
        <w:t>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theore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induc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phosphat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11C8F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calcific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stiffn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87D0F" w:rsidRPr="009A440E">
        <w:rPr>
          <w:rFonts w:ascii="Book Antiqua" w:hAnsi="Book Antiqua"/>
          <w:sz w:val="24"/>
          <w:szCs w:val="24"/>
        </w:rPr>
        <w:t>cardia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remodeling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condu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C029E" w:rsidRPr="009A440E">
        <w:rPr>
          <w:rFonts w:ascii="Book Antiqua" w:hAnsi="Book Antiqua"/>
          <w:sz w:val="24"/>
          <w:szCs w:val="24"/>
        </w:rPr>
        <w:t>M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56F6" w:rsidRPr="009A440E">
        <w:rPr>
          <w:rFonts w:ascii="Book Antiqua" w:hAnsi="Book Antiqua"/>
          <w:sz w:val="24"/>
          <w:szCs w:val="24"/>
        </w:rPr>
        <w:t>(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56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56F6" w:rsidRPr="009A440E">
        <w:rPr>
          <w:rFonts w:ascii="Book Antiqua" w:hAnsi="Book Antiqua"/>
          <w:sz w:val="24"/>
          <w:szCs w:val="24"/>
        </w:rPr>
        <w:t>settin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indepen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A2F9C" w:rsidRPr="009A440E">
        <w:rPr>
          <w:rFonts w:ascii="Book Antiqua" w:hAnsi="Book Antiqua"/>
          <w:sz w:val="24"/>
          <w:szCs w:val="24"/>
        </w:rPr>
        <w:t>administration</w:t>
      </w:r>
      <w:r w:rsidR="007656F6" w:rsidRPr="009A440E">
        <w:rPr>
          <w:rFonts w:ascii="Book Antiqua" w:hAnsi="Book Antiqua"/>
          <w:sz w:val="24"/>
          <w:szCs w:val="24"/>
        </w:rPr>
        <w:t>)</w:t>
      </w:r>
      <w:r w:rsidR="009F2253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especi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popul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aberr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metabol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derang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F2253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D31E9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07B18"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07B18" w:rsidRPr="009A440E">
        <w:rPr>
          <w:rFonts w:ascii="Book Antiqua" w:hAnsi="Book Antiqua"/>
          <w:sz w:val="24"/>
          <w:szCs w:val="24"/>
        </w:rPr>
        <w:t>CKD</w:t>
      </w:r>
      <w:r w:rsidR="009C029E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0NTwvUmVjTnVtPjxEaXNwbGF5VGV4dD5bNDUtNDldPC9EaXNwbGF5VGV4dD48cmVjb3Jk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aaGFuZzwvQXV0aG9yPjxZZWFyPjIwMTc8L1llYXI+PFJl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</w:fldData>
        </w:fldCha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0547B">
        <w:rPr>
          <w:rFonts w:ascii="Book Antiqua" w:hAnsi="Book Antiqua"/>
          <w:sz w:val="24"/>
          <w:szCs w:val="24"/>
          <w:vertAlign w:val="superscript"/>
        </w:rPr>
      </w:r>
      <w:r w:rsidR="00131F00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029E" w:rsidRPr="00B0547B">
        <w:rPr>
          <w:rFonts w:ascii="Book Antiqua" w:hAnsi="Book Antiqua"/>
          <w:sz w:val="24"/>
          <w:szCs w:val="24"/>
          <w:vertAlign w:val="superscript"/>
        </w:rPr>
      </w:r>
      <w:r w:rsidR="009C029E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0547B">
        <w:rPr>
          <w:rFonts w:ascii="Book Antiqua" w:hAnsi="Book Antiqua"/>
          <w:noProof/>
          <w:sz w:val="24"/>
          <w:szCs w:val="24"/>
          <w:vertAlign w:val="superscript"/>
        </w:rPr>
        <w:t>[45-49]</w:t>
      </w:r>
      <w:r w:rsidR="009C029E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029E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discu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degre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in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rel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37445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D1030D" w:rsidRPr="009A440E">
        <w:rPr>
          <w:rFonts w:ascii="Book Antiqua" w:hAnsi="Book Antiqua"/>
          <w:sz w:val="24"/>
          <w:szCs w:val="24"/>
        </w:rPr>
        <w:t>t</w:t>
      </w:r>
      <w:r w:rsidR="00097CAE" w:rsidRPr="009A440E">
        <w:rPr>
          <w:rFonts w:ascii="Book Antiqua" w:hAnsi="Book Antiqua"/>
          <w:sz w:val="24"/>
          <w:szCs w:val="24"/>
        </w:rPr>
        <w:t>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attenu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sequela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confer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(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suppor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rial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B779F" w:rsidRPr="009A440E">
        <w:rPr>
          <w:rFonts w:ascii="Book Antiqua" w:hAnsi="Book Antiqua"/>
          <w:sz w:val="24"/>
          <w:szCs w:val="24"/>
        </w:rPr>
        <w:t>pru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g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fu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contex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pharmac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8404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9249F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42EC"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affirm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B307E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B307E" w:rsidRPr="009A440E">
        <w:rPr>
          <w:rFonts w:ascii="Book Antiqua" w:hAnsi="Book Antiqua"/>
          <w:sz w:val="24"/>
          <w:szCs w:val="24"/>
        </w:rPr>
        <w:t>dru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7719A" w:rsidRPr="009A440E">
        <w:rPr>
          <w:rFonts w:ascii="Book Antiqua" w:hAnsi="Book Antiqua"/>
          <w:sz w:val="24"/>
          <w:szCs w:val="24"/>
        </w:rPr>
        <w:t>st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021B" w:rsidRPr="009A440E">
        <w:rPr>
          <w:rFonts w:ascii="Book Antiqua" w:hAnsi="Book Antiqua"/>
          <w:sz w:val="24"/>
          <w:szCs w:val="24"/>
        </w:rPr>
        <w:t>remarkab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A021B" w:rsidRPr="009A440E">
        <w:rPr>
          <w:rFonts w:ascii="Book Antiqua" w:hAnsi="Book Antiqua"/>
          <w:sz w:val="24"/>
          <w:szCs w:val="24"/>
        </w:rPr>
        <w:t>benefic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80B64" w:rsidRPr="009A440E">
        <w:rPr>
          <w:rFonts w:ascii="Book Antiqua" w:hAnsi="Book Antiqua"/>
          <w:sz w:val="24"/>
          <w:szCs w:val="24"/>
        </w:rPr>
        <w:t>benefit</w:t>
      </w:r>
      <w:r w:rsidR="00C9249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669DE3B0" w14:textId="0BDED8DD" w:rsidR="003A66C0" w:rsidRPr="009A440E" w:rsidRDefault="003A66C0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un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ysiolog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re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a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un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ocumente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h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discus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rimari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cop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nephr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i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effec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vind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hum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tudie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D7272" w:rsidRPr="009A440E">
        <w:rPr>
          <w:rFonts w:ascii="Book Antiqua" w:hAnsi="Book Antiqua"/>
          <w:sz w:val="24"/>
          <w:szCs w:val="24"/>
        </w:rPr>
        <w:t>Blau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e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al</w:t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au&lt;/Author&gt;&lt;Year&gt;2018&lt;/Year&gt;&lt;RecNum&gt;50&lt;/RecNum&gt;&lt;DisplayText&gt;[50]&lt;/DisplayText&gt;&lt;record&gt;&lt;rec-number&gt;50&lt;/rec-number&gt;&lt;foreign-keys&gt;&lt;key app="EN" db-id="2sfsawws0259zae9r5dvpx5srv9ddrtxpatr" timestamp="1627871157"&gt;50&lt;/key&gt;&lt;/foreign-keys&gt;&lt;ref-type name="Journal Article"&gt;17&lt;/ref-type&gt;&lt;contributors&gt;&lt;authors&gt;&lt;author&gt;Blau, Jenny E.&lt;/author&gt;&lt;author&gt;Bauman, Viviana&lt;/author&gt;&lt;author&gt;Conway, Ellen M.&lt;/author&gt;&lt;author&gt;Piaggi, Paolo&lt;/author&gt;&lt;author&gt;Walter, Mary F.&lt;/author&gt;&lt;author&gt;Wright, Elizabeth C.&lt;/author&gt;&lt;author&gt;Bernstein, Shanna&lt;/author&gt;&lt;author&gt;Courville, Amber B.&lt;/author&gt;&lt;author&gt;Collins, Michael T.&lt;/author&gt;&lt;author&gt;Rother, Kristina I.&lt;/author&gt;&lt;/authors&gt;&lt;/contributors&gt;&lt;titles&gt;&lt;title&gt;Canagliflozin triggers the FGF23/1, 25-dihydroxyvitamin D/PTH axis in healthy volunteers in a randomized crossover study&lt;/title&gt;&lt;secondary-title&gt;JCI insight&lt;/secondary-title&gt;&lt;/titles&gt;&lt;periodical&gt;&lt;full-title&gt;JCI insight&lt;/full-title&gt;&lt;/periodical&gt;&lt;volume&gt;3&lt;/volume&gt;&lt;number&gt;8&lt;/number&gt;&lt;dates&gt;&lt;year&gt;2018&lt;/year&gt;&lt;/dates&gt;&lt;publisher&gt;American Society for Clinical Investigation&lt;/publisher&gt;&lt;urls&gt;&lt;/urls&gt;&lt;electronic-resource-num&gt;10.1172/jci.insight.99123&lt;/electronic-resource-num&gt;&lt;/record&gt;&lt;/Cite&gt;&lt;/EndNote&gt;</w:instrText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506C7" w:rsidRPr="00B0547B">
        <w:rPr>
          <w:rFonts w:ascii="Book Antiqua" w:hAnsi="Book Antiqua"/>
          <w:noProof/>
          <w:sz w:val="24"/>
          <w:szCs w:val="24"/>
          <w:vertAlign w:val="superscript"/>
        </w:rPr>
        <w:t>[50]</w:t>
      </w:r>
      <w:r w:rsidR="001506C7" w:rsidRPr="00B0547B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D7272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2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resear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rece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300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lacebo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ar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note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g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valid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odium-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cotranspor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echan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D7272" w:rsidRPr="009A440E">
        <w:rPr>
          <w:rFonts w:ascii="Book Antiqua" w:hAnsi="Book Antiqua"/>
          <w:sz w:val="24"/>
          <w:szCs w:val="24"/>
        </w:rPr>
        <w:t>phosphatemia</w:t>
      </w:r>
      <w:proofErr w:type="spellEnd"/>
      <w:r w:rsidR="00FD7272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16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(</w:t>
      </w:r>
      <w:r w:rsidR="008A3950" w:rsidRPr="008A3950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&lt;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FD7272" w:rsidRPr="009A440E">
        <w:rPr>
          <w:rFonts w:ascii="Book Antiqua" w:hAnsi="Book Antiqua"/>
          <w:sz w:val="24"/>
          <w:szCs w:val="24"/>
        </w:rPr>
        <w:t>0.001).</w:t>
      </w:r>
    </w:p>
    <w:p w14:paraId="0078D9AF" w14:textId="63AD38AA" w:rsidR="001023AB" w:rsidRPr="009A440E" w:rsidRDefault="001023AB" w:rsidP="002A1533">
      <w:pPr>
        <w:spacing w:after="0" w:line="360" w:lineRule="auto"/>
        <w:ind w:firstLineChars="300"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i/>
          <w:iCs/>
          <w:sz w:val="24"/>
          <w:szCs w:val="24"/>
        </w:rPr>
        <w:t>post-ho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ouble-blin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andomize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ross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31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arly-sta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abe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kidn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bumin-to-</w:t>
      </w:r>
      <w:r w:rsidRPr="009A440E">
        <w:rPr>
          <w:rFonts w:ascii="Book Antiqua" w:hAnsi="Book Antiqua"/>
          <w:sz w:val="24"/>
          <w:szCs w:val="24"/>
        </w:rPr>
        <w:lastRenderedPageBreak/>
        <w:t>creatin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ati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tw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10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3500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/g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GF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≥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4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mL/m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p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1.73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E41E8" w:rsidRPr="009A440E">
        <w:rPr>
          <w:rFonts w:ascii="Book Antiqua" w:hAnsi="Book Antiqua"/>
          <w:sz w:val="24"/>
          <w:szCs w:val="24"/>
        </w:rPr>
        <w:t>m</w:t>
      </w:r>
      <w:r w:rsidR="000E41E8" w:rsidRPr="009A440E">
        <w:rPr>
          <w:rFonts w:ascii="Book Antiqua" w:hAnsi="Book Antiqua"/>
          <w:sz w:val="24"/>
          <w:szCs w:val="24"/>
          <w:vertAlign w:val="superscript"/>
        </w:rPr>
        <w:t>2</w:t>
      </w:r>
      <w:r w:rsidR="003511BE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11.4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&gt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/>
          <w:sz w:val="24"/>
          <w:szCs w:val="24"/>
        </w:rPr>
        <w:t>HbA1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≥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7.2%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randomiz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da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10</w:t>
      </w:r>
      <w:r w:rsidR="001506C7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m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dai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511BE" w:rsidRPr="009A440E">
        <w:rPr>
          <w:rFonts w:ascii="Book Antiqua" w:hAnsi="Book Antiqua" w:cstheme="minorHAnsi"/>
          <w:sz w:val="24"/>
          <w:szCs w:val="24"/>
        </w:rPr>
        <w:t>placebo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Da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adminis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 w:cstheme="minorHAnsi"/>
          <w:sz w:val="24"/>
          <w:szCs w:val="24"/>
        </w:rPr>
        <w:t>9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(</w:t>
      </w:r>
      <w:r w:rsidR="008A3950">
        <w:rPr>
          <w:rFonts w:ascii="Book Antiqua" w:hAnsi="Book Antiqua"/>
          <w:sz w:val="24"/>
          <w:szCs w:val="24"/>
        </w:rPr>
        <w:t>95%CI: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4%-15%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259C9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E259C9" w:rsidRPr="009A440E">
        <w:rPr>
          <w:rFonts w:ascii="Book Antiqua" w:hAnsi="Book Antiqua"/>
          <w:sz w:val="24"/>
          <w:szCs w:val="24"/>
        </w:rPr>
        <w:t>0.002)</w:t>
      </w:r>
      <w:r w:rsidR="005A3106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de Jong&lt;/Author&gt;&lt;Year&gt;2019&lt;/Year&gt;&lt;RecNum&gt;51&lt;/RecNum&gt;&lt;DisplayText&gt;[51]&lt;/DisplayText&gt;&lt;record&gt;&lt;rec-number&gt;51&lt;/rec-number&gt;&lt;foreign-keys&gt;&lt;key app="EN" db-id="2sfsawws0259zae9r5dvpx5srv9ddrtxpatr" timestamp="1627871157"&gt;51&lt;/key&gt;&lt;/foreign-keys&gt;&lt;ref-type name="Journal Article"&gt;17&lt;/ref-type&gt;&lt;contributors&gt;&lt;authors&gt;&lt;author&gt;de Jong, Maarten A.&lt;/author&gt;&lt;author&gt;Petrykiv, Sergei I.&lt;/author&gt;&lt;author&gt;Laverman, Gozewijn D.&lt;/author&gt;&lt;author&gt;van Herwaarden, Antonius E.&lt;/author&gt;&lt;author&gt;de Zeeuw, Dick&lt;/author&gt;&lt;author&gt;Bakker, Stephan J. L.&lt;/author&gt;&lt;author&gt;Heerspink, Hiddo J. L.&lt;/author&gt;&lt;author&gt;de Borst, Martin H.&lt;/author&gt;&lt;/authors&gt;&lt;/contributors&gt;&lt;titles&gt;&lt;title&gt;Effects of dapagliflozin on circulating markers of phosphate homeostasis&lt;/title&gt;&lt;secondary-title&gt;Clinical Journal of the American Society of Nephrology&lt;/secondary-title&gt;&lt;/titles&gt;&lt;periodical&gt;&lt;full-title&gt;Clinical Journal of the American Society of Nephrology&lt;/full-title&gt;&lt;/periodical&gt;&lt;pages&gt;66-73&lt;/pages&gt;&lt;volume&gt;14&lt;/volume&gt;&lt;number&gt;1&lt;/number&gt;&lt;dates&gt;&lt;year&gt;2019&lt;/year&gt;&lt;/dates&gt;&lt;publisher&gt;Am Soc Nephrol&lt;/publisher&gt;&lt;isbn&gt;1555-9041&lt;/isbn&gt;&lt;urls&gt;&lt;/urls&gt;&lt;electronic-resource-num&gt;https://doi.org/10.2215/CJN.04530418&lt;/electronic-resource-num&gt;&lt;/record&gt;&lt;/Cite&gt;&lt;/EndNote&gt;</w:instrText>
      </w:r>
      <w:r w:rsidR="005A3106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1]</w:t>
      </w:r>
      <w:r w:rsidR="005A3106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714B5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Interesting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E782D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E782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E782D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cor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chang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eGF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24-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album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excre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A025C" w:rsidRPr="009A440E">
        <w:rPr>
          <w:rFonts w:ascii="Book Antiqua" w:hAnsi="Book Antiqua"/>
          <w:sz w:val="24"/>
          <w:szCs w:val="24"/>
        </w:rPr>
        <w:t>kn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mark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C0277D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311DDE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prox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C3F2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impairment</w:t>
      </w:r>
      <w:r w:rsidR="00C0277D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b29uPC9BdXRob3I+PFllYXI+MjAxOTwvWWVhcj48UmVj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b29uPC9BdXRob3I+PFllYXI+MjAxOTwvWWVhcj48UmVj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0277D" w:rsidRPr="00BE6EC1">
        <w:rPr>
          <w:rFonts w:ascii="Book Antiqua" w:hAnsi="Book Antiqua"/>
          <w:sz w:val="24"/>
          <w:szCs w:val="24"/>
          <w:vertAlign w:val="superscript"/>
        </w:rPr>
      </w:r>
      <w:r w:rsidR="00C0277D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2-54]</w:t>
      </w:r>
      <w:r w:rsidR="00C0277D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0277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da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notewor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wh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consider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2016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n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incorpor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ethn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dive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coh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94</w:t>
      </w:r>
      <w:r w:rsidR="00584DEF" w:rsidRPr="009A440E">
        <w:rPr>
          <w:rFonts w:ascii="Book Antiqua" w:hAnsi="Book Antiqua"/>
          <w:sz w:val="24"/>
          <w:szCs w:val="24"/>
        </w:rPr>
        <w:t>989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stratifi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opulation-b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phosphor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84DEF" w:rsidRPr="009A440E">
        <w:rPr>
          <w:rFonts w:ascii="Book Antiqua" w:hAnsi="Book Antiqua"/>
          <w:sz w:val="24"/>
          <w:szCs w:val="24"/>
        </w:rPr>
        <w:t>quarti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ethni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demon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0.5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mg/d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phosphor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increa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adjus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haza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ratio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increa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0B6017" w:rsidRPr="009A440E">
        <w:rPr>
          <w:rFonts w:ascii="Book Antiqua" w:hAnsi="Book Antiqua"/>
          <w:sz w:val="24"/>
          <w:szCs w:val="24"/>
        </w:rPr>
        <w:t>mortality</w:t>
      </w:r>
      <w:r w:rsidR="000B6017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im&lt;/Author&gt;&lt;Year&gt;2013&lt;/Year&gt;&lt;RecNum&gt;55&lt;/RecNum&gt;&lt;DisplayText&gt;[55]&lt;/DisplayText&gt;&lt;record&gt;&lt;rec-number&gt;55&lt;/rec-number&gt;&lt;foreign-keys&gt;&lt;key app="EN" db-id="2sfsawws0259zae9r5dvpx5srv9ddrtxpatr" timestamp="1627871158"&gt;55&lt;/key&gt;&lt;/foreign-keys&gt;&lt;ref-type name="Journal Article"&gt;17&lt;/ref-type&gt;&lt;contributors&gt;&lt;authors&gt;&lt;author&gt;Sim, John J.&lt;/author&gt;&lt;author&gt;Bhandari, Simran K.&lt;/author&gt;&lt;author&gt;Smith, Ning&lt;/author&gt;&lt;author&gt;Chung, Joanie&lt;/author&gt;&lt;author&gt;Liu, In Lu A.&lt;/author&gt;&lt;author&gt;Jacobsen, Steven J.&lt;/author&gt;&lt;author&gt;Kalantar-Zadeh, Kamyar&lt;/author&gt;&lt;/authors&gt;&lt;/contributors&gt;&lt;titles&gt;&lt;title&gt;Phosphorus and risk of renal failure in subjects with normal renal function&lt;/title&gt;&lt;secondary-title&gt;The American journal of medicine&lt;/secondary-title&gt;&lt;/titles&gt;&lt;periodical&gt;&lt;full-title&gt;The American journal of medicine&lt;/full-title&gt;&lt;/periodical&gt;&lt;pages&gt;311-318&lt;/pages&gt;&lt;volume&gt;126&lt;/volume&gt;&lt;number&gt;4&lt;/number&gt;&lt;dates&gt;&lt;year&gt;2013&lt;/year&gt;&lt;/dates&gt;&lt;publisher&gt;Elsevier&lt;/publisher&gt;&lt;isbn&gt;0002-9343&lt;/isbn&gt;&lt;urls&gt;&lt;/urls&gt;&lt;electronic-resource-num&gt;https://doi.org/10.1016/j.amjmed.2012.08.018&lt;/electronic-resource-num&gt;&lt;/record&gt;&lt;/Cite&gt;&lt;/EndNote&gt;</w:instrText>
      </w:r>
      <w:r w:rsidR="000B6017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5]</w:t>
      </w:r>
      <w:r w:rsidR="000B6017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B6017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xamin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NHAN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II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incid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S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lev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(&gt;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mg/dL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lev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SR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incid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compa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ho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low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(RR</w:t>
      </w:r>
      <w:r w:rsidR="001506C7">
        <w:rPr>
          <w:rFonts w:ascii="Book Antiqua" w:hAnsi="Book Antiqua"/>
          <w:sz w:val="24"/>
          <w:szCs w:val="24"/>
        </w:rPr>
        <w:t xml:space="preserve"> 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1.90;</w:t>
      </w:r>
      <w:r w:rsidR="001506C7">
        <w:rPr>
          <w:rFonts w:ascii="Book Antiqua" w:hAnsi="Book Antiqua"/>
          <w:sz w:val="24"/>
          <w:szCs w:val="24"/>
        </w:rPr>
        <w:t xml:space="preserve"> 95%CI: </w:t>
      </w:r>
      <w:r w:rsidR="00A30F8F" w:rsidRPr="009A440E">
        <w:rPr>
          <w:rFonts w:ascii="Book Antiqua" w:hAnsi="Book Antiqua"/>
          <w:sz w:val="24"/>
          <w:szCs w:val="24"/>
        </w:rPr>
        <w:t>1.03–3.53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0.04)</w:t>
      </w:r>
      <w:r w:rsidR="00A30F8F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O’Seaghdha&lt;/Author&gt;&lt;Year&gt;2011&lt;/Year&gt;&lt;RecNum&gt;56&lt;/RecNum&gt;&lt;DisplayText&gt;[56]&lt;/DisplayText&gt;&lt;record&gt;&lt;rec-number&gt;56&lt;/rec-number&gt;&lt;foreign-keys&gt;&lt;key app="EN" db-id="2sfsawws0259zae9r5dvpx5srv9ddrtxpatr" timestamp="1627871158"&gt;56&lt;/key&gt;&lt;/foreign-keys&gt;&lt;ref-type name="Journal Article"&gt;17&lt;/ref-type&gt;&lt;contributors&gt;&lt;authors&gt;&lt;author&gt;O’Seaghdha, Conall M.&lt;/author&gt;&lt;author&gt;Hwang, Shih-Jen&lt;/author&gt;&lt;author&gt;Muntner, Paul&lt;/author&gt;&lt;author&gt;Melamed, Michal L.&lt;/author&gt;&lt;author&gt;Fox, Caroline S.&lt;/author&gt;&lt;/authors&gt;&lt;/contributors&gt;&lt;titles&gt;&lt;title&gt;Serum phosphorus predicts incident chronic kidney disease and end-stage renal disease&lt;/title&gt;&lt;secondary-title&gt;Nephrology Dialysis Transplantation&lt;/secondary-title&gt;&lt;/titles&gt;&lt;periodical&gt;&lt;full-title&gt;Nephrology Dialysis Transplantation&lt;/full-title&gt;&lt;/periodical&gt;&lt;pages&gt;2885-2890&lt;/pages&gt;&lt;volume&gt;26&lt;/volume&gt;&lt;number&gt;9&lt;/number&gt;&lt;dates&gt;&lt;year&gt;2011&lt;/year&gt;&lt;/dates&gt;&lt;publisher&gt;Oxford University Press&lt;/publisher&gt;&lt;isbn&gt;1460-2385&lt;/isbn&gt;&lt;urls&gt;&lt;/urls&gt;&lt;electronic-resource-num&gt;https://doi.org/10.1093/ndt/gfq808&lt;/electronic-resource-num&gt;&lt;/record&gt;&lt;/Cite&gt;&lt;/EndNote&gt;</w:instrText>
      </w:r>
      <w:r w:rsidR="00A30F8F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6]</w:t>
      </w:r>
      <w:r w:rsidR="00A30F8F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A30F8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latt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w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s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dispar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betw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dogm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30F8F" w:rsidRPr="009A440E">
        <w:rPr>
          <w:rFonts w:ascii="Book Antiqua" w:hAnsi="Book Antiqua"/>
          <w:sz w:val="24"/>
          <w:szCs w:val="24"/>
        </w:rPr>
        <w:t>phosphatemia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empir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finding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stud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us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30F8F" w:rsidRPr="009A440E">
        <w:rPr>
          <w:rFonts w:ascii="Book Antiqua" w:hAnsi="Book Antiqua"/>
          <w:sz w:val="24"/>
          <w:szCs w:val="24"/>
        </w:rPr>
        <w:t>dapagliflozin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7AAA505" w14:textId="25A5BD4E" w:rsidR="00AF458B" w:rsidRPr="009A440E" w:rsidRDefault="00496ECC" w:rsidP="002A1533">
      <w:pPr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lev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ibrobla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grow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act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FGF23)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Gupta&lt;/Author&gt;&lt;Year&gt;2004&lt;/Year&gt;&lt;RecNum&gt;57&lt;/RecNum&gt;&lt;DisplayText&gt;[57, 58]&lt;/DisplayText&gt;&lt;record&gt;&lt;rec-number&gt;57&lt;/rec-number&gt;&lt;foreign-keys&gt;&lt;key app="EN" db-id="2sfsawws0259zae9r5dvpx5srv9ddrtxpatr" timestamp="1627871158"&gt;57&lt;/key&gt;&lt;/foreign-keys&gt;&lt;ref-type name="Journal Article"&gt;17&lt;/ref-type&gt;&lt;contributors&gt;&lt;authors&gt;&lt;author&gt;Gupta, A.&lt;/author&gt;&lt;author&gt;Winer, K.&lt;/author&gt;&lt;author&gt;Econs, M. J.&lt;/author&gt;&lt;author&gt;Marx, S. J.&lt;/author&gt;&lt;author&gt;Collins, M. T.&lt;/author&gt;&lt;/authors&gt;&lt;/contributors&gt;&lt;titles&gt;&lt;title&gt;FGF-23 is elevated by chronic hyperphosphatemia&lt;/title&gt;&lt;secondary-title&gt;The Journal of Clinical Endocrinology &amp;amp; Metabolism&lt;/secondary-title&gt;&lt;/titles&gt;&lt;periodical&gt;&lt;full-title&gt;The Journal of Clinical Endocrinology &amp;amp; Metabolism&lt;/full-title&gt;&lt;/periodical&gt;&lt;pages&gt;4489-4492&lt;/pages&gt;&lt;volume&gt;89&lt;/volume&gt;&lt;number&gt;9&lt;/number&gt;&lt;dates&gt;&lt;year&gt;2004&lt;/year&gt;&lt;/dates&gt;&lt;publisher&gt;Oxford University Press&lt;/publisher&gt;&lt;isbn&gt;0021-972X&lt;/isbn&gt;&lt;urls&gt;&lt;/urls&gt;&lt;electronic-resource-num&gt;https://doi.org/10.1210/jc.2004-0724&lt;/electronic-resource-num&gt;&lt;/record&gt;&lt;/Cite&gt;&lt;Cite&gt;&lt;Author&gt;McKenna&lt;/Author&gt;&lt;RecNum&gt;58&lt;/RecNum&gt;&lt;record&gt;&lt;rec-number&gt;58&lt;/rec-number&gt;&lt;foreign-keys&gt;&lt;key app="EN" db-id="2sfsawws0259zae9r5dvpx5srv9ddrtxpatr" timestamp="1627871158"&gt;58&lt;/key&gt;&lt;/foreign-keys&gt;&lt;ref-type name="Journal Article"&gt;17&lt;/ref-type&gt;&lt;contributors&gt;&lt;authors&gt;&lt;author&gt;McKenna, Malachi J.&lt;/author&gt;&lt;author&gt;Crowley, Rachel K.&lt;/author&gt;&lt;author&gt;Twomey, Patrick J.&lt;/author&gt;&lt;author&gt;Kilbane, Mark T.&lt;/author&gt;&lt;/authors&gt;&lt;/contributors&gt;&lt;titles&gt;&lt;title&gt;Renal Phosphate Handling: Independent Effects of Circulating FGF23, PTH, and Calcium&lt;/title&gt;&lt;secondary-title&gt;JBMR Plus&lt;/secondary-title&gt;&lt;/titles&gt;&lt;periodical&gt;&lt;full-title&gt;JBMR Plus&lt;/full-title&gt;&lt;/periodical&gt;&lt;pages&gt;e10437&lt;/pages&gt;&lt;dates&gt;&lt;/dates&gt;&lt;publisher&gt;Wiley Online Library&lt;/publisher&gt;&lt;isbn&gt;2473-4039&lt;/isbn&gt;&lt;urls&gt;&lt;/urls&gt;&lt;electronic-resource-num&gt;https://doi.org/10.1002/jbm4.10437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7,58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h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recei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nter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ppl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d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ot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medi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aberr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metabol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health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mar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MA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provi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lin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betw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E436D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D5050" w:rsidRPr="009A440E">
        <w:rPr>
          <w:rFonts w:ascii="Book Antiqua" w:hAnsi="Book Antiqua"/>
          <w:sz w:val="24"/>
          <w:szCs w:val="24"/>
        </w:rPr>
        <w:t>heart</w:t>
      </w:r>
      <w:r w:rsidR="00773F72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7DhHJubMO2djwvQXV0aG9yPjxZZWFyPjIwMTM8L1llYXI+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7DhHJubMO2djwvQXV0aG9yPjxZZWFyPjIwMTM8L1llYXI+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73F72" w:rsidRPr="00BE6EC1">
        <w:rPr>
          <w:rFonts w:ascii="Book Antiqua" w:hAnsi="Book Antiqua"/>
          <w:sz w:val="24"/>
          <w:szCs w:val="24"/>
          <w:vertAlign w:val="superscript"/>
        </w:rPr>
      </w:r>
      <w:r w:rsidR="00773F72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9-61]</w:t>
      </w:r>
      <w:r w:rsidR="00773F72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E436D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Th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grow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bo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evid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FGF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ke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play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signal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biomark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distinc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patholog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venu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diminish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function</w:t>
      </w:r>
      <w:r w:rsidR="00BD6292" w:rsidRPr="009A440E">
        <w:rPr>
          <w:rFonts w:ascii="Book Antiqua" w:hAnsi="Book Antiqua"/>
          <w:sz w:val="24"/>
          <w:szCs w:val="24"/>
        </w:rPr>
        <w:t>-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inclu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lef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ventri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hypertrop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F73C3" w:rsidRPr="009A440E">
        <w:rPr>
          <w:rFonts w:ascii="Book Antiqua" w:hAnsi="Book Antiqua"/>
          <w:sz w:val="24"/>
          <w:szCs w:val="24"/>
        </w:rPr>
        <w:t>(LVH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endothel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c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dysfunctio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D6292" w:rsidRPr="009A440E">
        <w:rPr>
          <w:rFonts w:ascii="Book Antiqua" w:hAnsi="Book Antiqua"/>
          <w:sz w:val="24"/>
          <w:szCs w:val="24"/>
        </w:rPr>
        <w:t>arter</w:t>
      </w:r>
      <w:r w:rsidR="00915AB4" w:rsidRPr="009A440E">
        <w:rPr>
          <w:rFonts w:ascii="Book Antiqua" w:hAnsi="Book Antiqua"/>
          <w:sz w:val="24"/>
          <w:szCs w:val="24"/>
        </w:rPr>
        <w:t>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15AB4" w:rsidRPr="009A440E">
        <w:rPr>
          <w:rFonts w:ascii="Book Antiqua" w:hAnsi="Book Antiqua"/>
          <w:sz w:val="24"/>
          <w:szCs w:val="24"/>
        </w:rPr>
        <w:t>fitness</w:t>
      </w:r>
      <w:r w:rsidR="002F73C3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15AB4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915AB4" w:rsidRPr="009A440E">
        <w:rPr>
          <w:rFonts w:ascii="Book Antiqua" w:hAnsi="Book Antiqua"/>
          <w:sz w:val="24"/>
          <w:szCs w:val="24"/>
        </w:rPr>
        <w:t>atherosclerosis</w:t>
      </w:r>
      <w:r w:rsidR="002F73C3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aWxzd2FsPC9BdXRob3I+PFllYXI+MjAxNDwvWWVhcj48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TaWxzd2FsPC9BdXRob3I+PFllYXI+MjAxNDwvWWVhcj48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2F73C3" w:rsidRPr="00BE6EC1">
        <w:rPr>
          <w:rFonts w:ascii="Book Antiqua" w:hAnsi="Book Antiqua"/>
          <w:sz w:val="24"/>
          <w:szCs w:val="24"/>
          <w:vertAlign w:val="superscript"/>
        </w:rPr>
      </w:r>
      <w:r w:rsidR="002F73C3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0,62]</w:t>
      </w:r>
      <w:r w:rsidR="002F73C3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15AB4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w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appreci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GLT2i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e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promo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hyperphosphatem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(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ubsequ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FGF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mark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a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tudie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mitig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C7D26" w:rsidRPr="009A440E">
        <w:rPr>
          <w:rFonts w:ascii="Book Antiqua" w:hAnsi="Book Antiqua"/>
          <w:sz w:val="24"/>
          <w:szCs w:val="24"/>
        </w:rPr>
        <w:t>buden</w:t>
      </w:r>
      <w:proofErr w:type="spellEnd"/>
      <w:r w:rsidR="001F5EA7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bGF1PC9BdXRob3I+PFllYXI+MjAxODwvWWVhcj48UmVj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CbGF1PC9BdXRob3I+PFllYXI+MjAxODwvWWVhcj48UmVj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F5EA7" w:rsidRPr="00BE6EC1">
        <w:rPr>
          <w:rFonts w:ascii="Book Antiqua" w:hAnsi="Book Antiqua"/>
          <w:sz w:val="24"/>
          <w:szCs w:val="24"/>
          <w:vertAlign w:val="superscript"/>
        </w:rPr>
      </w:r>
      <w:r w:rsidR="001F5EA7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50,51]</w:t>
      </w:r>
      <w:r w:rsidR="001F5EA7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1F5EA7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W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specul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e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be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entr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hamp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F5EA7" w:rsidRPr="009A440E">
        <w:rPr>
          <w:rFonts w:ascii="Book Antiqua" w:hAnsi="Book Antiqua"/>
          <w:sz w:val="24"/>
          <w:szCs w:val="24"/>
        </w:rPr>
        <w:t>outcome</w:t>
      </w:r>
      <w:r w:rsidR="007025BA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63FEE" w:rsidRPr="009A440E">
        <w:rPr>
          <w:rFonts w:ascii="Book Antiqua" w:hAnsi="Book Antiqua"/>
          <w:sz w:val="24"/>
          <w:szCs w:val="24"/>
        </w:rPr>
        <w:t>mechanis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63FEE" w:rsidRPr="009A440E">
        <w:rPr>
          <w:rFonts w:ascii="Book Antiqua" w:hAnsi="Book Antiqua"/>
          <w:sz w:val="24"/>
          <w:szCs w:val="24"/>
        </w:rPr>
        <w:t>phosphatemia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FGF23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express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indu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impair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ls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ttenu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i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effect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e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m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mechanis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enef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u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lea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“net”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utcome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lastRenderedPageBreak/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our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revie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utl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metabol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erspectiv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ubsequen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1506C7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ommentar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overla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g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beyo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he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olle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pathway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fur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sup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025BA" w:rsidRPr="009A440E">
        <w:rPr>
          <w:rFonts w:ascii="Book Antiqua" w:hAnsi="Book Antiqua"/>
          <w:sz w:val="24"/>
          <w:szCs w:val="24"/>
        </w:rPr>
        <w:t>health.</w:t>
      </w:r>
    </w:p>
    <w:p w14:paraId="3CA39EED" w14:textId="7673B495" w:rsidR="008C039F" w:rsidRPr="009A440E" w:rsidRDefault="00C659D3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Moreo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mo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los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od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at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crea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ess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odynam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atu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ampl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Empagliflozin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yp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abetes),</w:t>
      </w:r>
      <w:r w:rsidR="001506C7">
        <w:rPr>
          <w:rFonts w:ascii="Book Antiqua" w:hAnsi="Book Antiqua"/>
          <w:sz w:val="24"/>
          <w:szCs w:val="24"/>
        </w:rPr>
        <w:t xml:space="preserve"> 7</w:t>
      </w:r>
      <w:r w:rsidRPr="009A440E">
        <w:rPr>
          <w:rFonts w:ascii="Book Antiqua" w:hAnsi="Book Antiqua"/>
          <w:sz w:val="24"/>
          <w:szCs w:val="24"/>
        </w:rPr>
        <w:t>02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stablish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ro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rte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s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ce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1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1506C7">
        <w:rPr>
          <w:rFonts w:ascii="Book Antiqua" w:hAnsi="Book Antiqua"/>
          <w:i/>
          <w:sz w:val="24"/>
          <w:szCs w:val="24"/>
        </w:rPr>
        <w:t>n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2</w:t>
      </w:r>
      <w:r w:rsidRPr="009A440E">
        <w:rPr>
          <w:rFonts w:ascii="Book Antiqua" w:hAnsi="Book Antiqua"/>
          <w:sz w:val="24"/>
          <w:szCs w:val="24"/>
        </w:rPr>
        <w:t>345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1506C7">
        <w:rPr>
          <w:rFonts w:ascii="Book Antiqua" w:hAnsi="Book Antiqua"/>
          <w:i/>
          <w:sz w:val="24"/>
          <w:szCs w:val="24"/>
        </w:rPr>
        <w:t>n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2</w:t>
      </w:r>
      <w:r w:rsidRPr="009A440E">
        <w:rPr>
          <w:rFonts w:ascii="Book Antiqua" w:hAnsi="Book Antiqua"/>
          <w:sz w:val="24"/>
          <w:szCs w:val="24"/>
        </w:rPr>
        <w:t>342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(</w:t>
      </w:r>
      <w:r w:rsidR="001506C7" w:rsidRPr="001506C7">
        <w:rPr>
          <w:rFonts w:ascii="Book Antiqua" w:hAnsi="Book Antiqua"/>
          <w:i/>
          <w:sz w:val="24"/>
          <w:szCs w:val="24"/>
        </w:rPr>
        <w:t>n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1506C7">
        <w:rPr>
          <w:rFonts w:ascii="Book Antiqua" w:hAnsi="Book Antiqua"/>
          <w:sz w:val="24"/>
          <w:szCs w:val="24"/>
        </w:rPr>
        <w:t>2</w:t>
      </w:r>
      <w:r w:rsidRPr="009A440E">
        <w:rPr>
          <w:rFonts w:ascii="Book Antiqua" w:hAnsi="Book Antiqua"/>
          <w:sz w:val="24"/>
          <w:szCs w:val="24"/>
        </w:rPr>
        <w:t>333)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Zinman&lt;/Author&gt;&lt;Year&gt;2014&lt;/Year&gt;&lt;RecNum&gt;63&lt;/RecNum&gt;&lt;DisplayText&gt;[63]&lt;/DisplayText&gt;&lt;record&gt;&lt;rec-number&gt;63&lt;/rec-number&gt;&lt;foreign-keys&gt;&lt;key app="EN" db-id="2sfsawws0259zae9r5dvpx5srv9ddrtxpatr" timestamp="1627871159"&gt;63&lt;/key&gt;&lt;/foreign-keys&gt;&lt;ref-type name="Journal Article"&gt;17&lt;/ref-type&gt;&lt;contributors&gt;&lt;authors&gt;&lt;author&gt;Zinman, Bernard&lt;/author&gt;&lt;author&gt;Inzucchi, Silvio E.&lt;/author&gt;&lt;author&gt;Lachin, John M.&lt;/author&gt;&lt;author&gt;Wanner, Christoph&lt;/author&gt;&lt;author&gt;Ferrari, Roberto&lt;/author&gt;&lt;author&gt;Fitchett, David&lt;/author&gt;&lt;author&gt;Bluhmki, Erich&lt;/author&gt;&lt;author&gt;Hantel, Stefan&lt;/author&gt;&lt;author&gt;Kempthorne-Rawson, Joan&lt;/author&gt;&lt;author&gt;Newman, Jennifer&lt;/author&gt;&lt;/authors&gt;&lt;/contributors&gt;&lt;titles&gt;&lt;title&gt;Rationale, design, and baseline characteristics of a randomized, placebo-controlled cardiovascular outcome trial of empagliflozin (EMPA-REG OUTCOME™)&lt;/title&gt;&lt;secondary-title&gt;Cardiovascular diabetology&lt;/secondary-title&gt;&lt;/titles&gt;&lt;periodical&gt;&lt;full-title&gt;Cardiovascular Diabetology&lt;/full-title&gt;&lt;/periodical&gt;&lt;pages&gt;1-8&lt;/pages&gt;&lt;volume&gt;13&lt;/volume&gt;&lt;number&gt;1&lt;/number&gt;&lt;dates&gt;&lt;year&gt;2014&lt;/year&gt;&lt;/dates&gt;&lt;publisher&gt;BioMed Central&lt;/publisher&gt;&lt;isbn&gt;1475-2840&lt;/isbn&gt;&lt;urls&gt;&lt;/urls&gt;&lt;electronic-resource-num&gt;https://doi.org/10.1186/1475-2840-13-102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3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sul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uc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CV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38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3.7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i/>
          <w:sz w:val="24"/>
          <w:szCs w:val="24"/>
        </w:rPr>
        <w:t>v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5.9%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R</w:t>
      </w:r>
      <w:r w:rsidR="001506C7">
        <w:rPr>
          <w:rFonts w:ascii="Book Antiqua" w:hAnsi="Book Antiqua"/>
          <w:sz w:val="24"/>
          <w:szCs w:val="24"/>
        </w:rPr>
        <w:t xml:space="preserve"> 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62;</w:t>
      </w:r>
      <w:r w:rsidR="001506C7">
        <w:rPr>
          <w:rFonts w:ascii="Book Antiqua" w:hAnsi="Book Antiqua"/>
          <w:sz w:val="24"/>
          <w:szCs w:val="24"/>
        </w:rPr>
        <w:t xml:space="preserve"> 95%CI: </w:t>
      </w:r>
      <w:r w:rsidRPr="009A440E">
        <w:rPr>
          <w:rFonts w:ascii="Book Antiqua" w:hAnsi="Book Antiqua"/>
          <w:sz w:val="24"/>
          <w:szCs w:val="24"/>
        </w:rPr>
        <w:t>0.49-0.77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&lt;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001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plora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temp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dentif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l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fluenc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is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u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alyz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i/>
          <w:sz w:val="24"/>
          <w:szCs w:val="24"/>
        </w:rPr>
        <w:t>pos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Pr="009A440E">
        <w:rPr>
          <w:rFonts w:ascii="Book Antiqua" w:hAnsi="Book Antiqua"/>
          <w:i/>
          <w:sz w:val="24"/>
          <w:szCs w:val="24"/>
        </w:rPr>
        <w:t>ho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or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roug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gression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Inzucchi&lt;/Author&gt;&lt;Year&gt;2018&lt;/Year&gt;&lt;RecNum&gt;64&lt;/RecNum&gt;&lt;DisplayText&gt;[64]&lt;/DisplayText&gt;&lt;record&gt;&lt;rec-number&gt;64&lt;/rec-number&gt;&lt;foreign-keys&gt;&lt;key app="EN" db-id="2sfsawws0259zae9r5dvpx5srv9ddrtxpatr" timestamp="1627871159"&gt;64&lt;/key&gt;&lt;/foreign-keys&gt;&lt;ref-type name="Journal Article"&gt;17&lt;/ref-type&gt;&lt;contributors&gt;&lt;authors&gt;&lt;author&gt;Inzucchi, Silvio E.&lt;/author&gt;&lt;author&gt;Zinman, Bernard&lt;/author&gt;&lt;author&gt;Fitchett, David&lt;/author&gt;&lt;author&gt;Wanner, Christoph&lt;/author&gt;&lt;author&gt;Ferrannini, Ele&lt;/author&gt;&lt;author&gt;Schumacher, Martin&lt;/author&gt;&lt;author&gt;Schmoor, Claudia&lt;/author&gt;&lt;author&gt;Ohneberg, Kristin&lt;/author&gt;&lt;author&gt;Johansen, Odd Erik&lt;/author&gt;&lt;author&gt;George, Jyothis T.&lt;/author&gt;&lt;/authors&gt;&lt;/contributors&gt;&lt;titles&gt;&lt;title&gt;How does empagliflozin reduce cardiovascular mortality? Insights from a mediation analysis of the EMPA-REG OUTCOME trial&lt;/title&gt;&lt;secondary-title&gt;Diabetes care&lt;/secondary-title&gt;&lt;/titles&gt;&lt;periodical&gt;&lt;full-title&gt;Diabetes care&lt;/full-title&gt;&lt;/periodical&gt;&lt;pages&gt;356-363&lt;/pages&gt;&lt;volume&gt;41&lt;/volume&gt;&lt;number&gt;2&lt;/number&gt;&lt;dates&gt;&lt;year&gt;2018&lt;/year&gt;&lt;/dates&gt;&lt;publisher&gt;Am Diabetes Assoc&lt;/publisher&gt;&lt;isbn&gt;0149-5992&lt;/isbn&gt;&lt;urls&gt;&lt;/urls&gt;&lt;electronic-resource-num&gt;https://doi.org/10.2337/dc17-1096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4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i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ud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variat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i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fluen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dentifi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atocr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moglob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ough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50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pens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la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ossi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as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i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loo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RBC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agnitud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u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o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ici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rythropoi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/>
          <w:sz w:val="24"/>
          <w:szCs w:val="24"/>
        </w:rPr>
        <w:t>renoprotective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pert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LGTI2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aXJrbGJhdWVyPC9BdXRob3I+PFllYXI+MjAxOTwvWWVh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aXJrbGJhdWVyPC9BdXRob3I+PFllYXI+MjAxOTwvWWVh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BE6EC1">
        <w:rPr>
          <w:rFonts w:ascii="Book Antiqua" w:hAnsi="Book Antiqua"/>
          <w:sz w:val="24"/>
          <w:szCs w:val="24"/>
          <w:vertAlign w:val="superscript"/>
        </w:rPr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5,66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ppo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u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mall-sca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66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dministe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u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ek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31%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rythropoiet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1506C7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0078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6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Ferrannini&lt;/Author&gt;&lt;Year&gt;2017&lt;/Year&gt;&lt;RecNum&gt;31&lt;/RecNum&gt;&lt;DisplayText&gt;[31]&lt;/DisplayText&gt;&lt;record&gt;&lt;rec-number&gt;31&lt;/rec-number&gt;&lt;foreign-keys&gt;&lt;key app="EN" db-id="2sfsawws0259zae9r5dvpx5srv9ddrtxpatr" timestamp="1627871154"&gt;31&lt;/key&gt;&lt;/foreign-keys&gt;&lt;ref-type name="Journal Article"&gt;17&lt;/ref-type&gt;&lt;contributors&gt;&lt;authors&gt;&lt;author&gt;Ferrannini, Ele&lt;/author&gt;&lt;author&gt;Baldi, Simona&lt;/author&gt;&lt;author&gt;Frascerra, Silvia&lt;/author&gt;&lt;author&gt;Astiarraga, Brenno&lt;/author&gt;&lt;author&gt;Barsotti, Elisabetta&lt;/author&gt;&lt;author&gt;Clerico, Aldo&lt;/author&gt;&lt;author&gt;Muscelli, Elza&lt;/author&gt;&lt;/authors&gt;&lt;/contributors&gt;&lt;titles&gt;&lt;title&gt;Renal handling of ketones in response to sodium–glucose cotransporter 2 inhibition in patients with type 2 diabetes&lt;/title&gt;&lt;secondary-title&gt;Diabetes care&lt;/secondary-title&gt;&lt;/titles&gt;&lt;periodical&gt;&lt;full-title&gt;Diabetes care&lt;/full-title&gt;&lt;/periodical&gt;&lt;pages&gt;771-776&lt;/pages&gt;&lt;volume&gt;40&lt;/volume&gt;&lt;number&gt;6&lt;/number&gt;&lt;dates&gt;&lt;year&gt;2017&lt;/year&gt;&lt;/dates&gt;&lt;publisher&gt;Am Diabetes Assoc&lt;/publisher&gt;&lt;isbn&gt;0149-5992&lt;/isbn&gt;&lt;urls&gt;&lt;/urls&gt;&lt;electronic-resource-num&gt;https://doi.org/10.2337/dc16-2724&lt;/electronic-resource-num&gt;&lt;/record&gt;&lt;/Cite&gt;&lt;/EndNote&gt;</w:instrTex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31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imi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rythropoi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las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a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E6EC1" w:rsidRPr="009A440E">
        <w:rPr>
          <w:rFonts w:ascii="Book Antiqua" w:hAnsi="Book Antiqua"/>
          <w:sz w:val="24"/>
          <w:szCs w:val="24"/>
        </w:rPr>
        <w:t>canagliflozin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J1eWFtYTwvQXV0aG9yPjxZZWFyPjIwMTk8L1llYXI+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NYXJ1eWFtYTwvQXV0aG9yPjxZZWFyPjIwMTk8L1llYXI+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BE6EC1">
        <w:rPr>
          <w:rFonts w:ascii="Book Antiqua" w:hAnsi="Book Antiqua"/>
          <w:sz w:val="24"/>
          <w:szCs w:val="24"/>
          <w:vertAlign w:val="superscript"/>
        </w:rPr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7,68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o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enomen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e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udi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owe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tribu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xyg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lux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glob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sourc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location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ternative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rsimo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gg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smot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ur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andl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lu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sul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B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stitu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6C2846">
        <w:rPr>
          <w:rFonts w:ascii="Book Antiqua" w:hAnsi="Book Antiqua"/>
          <w:i/>
          <w:sz w:val="24"/>
          <w:szCs w:val="24"/>
        </w:rPr>
        <w:t>v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lution-concen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ynamic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V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rviv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bser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ul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ttribut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itig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dem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ventri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res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evertheles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less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rap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how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sp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2D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at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xte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lastRenderedPageBreak/>
        <w:t>beyo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rre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yperglycemia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cep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gru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oc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ork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x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mo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withstan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sm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incip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inforc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rough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mmentary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6ED0529" w14:textId="77777777" w:rsidR="002807DA" w:rsidRPr="009A440E" w:rsidRDefault="002807DA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</w:p>
    <w:p w14:paraId="22E340C7" w14:textId="35703C62" w:rsidR="0025480E" w:rsidRPr="007816F7" w:rsidRDefault="006936B6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PHOSPHATE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METABOLISM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DIABETES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HEART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DISEASE-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8F4E7D" w:rsidRPr="007816F7">
        <w:rPr>
          <w:rFonts w:ascii="Book Antiqua" w:hAnsi="Book Antiqua" w:cstheme="minorHAnsi"/>
          <w:b/>
          <w:sz w:val="24"/>
          <w:szCs w:val="24"/>
          <w:u w:val="single"/>
        </w:rPr>
        <w:t>LOADING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SGLT2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IN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THE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="002846E6" w:rsidRPr="007816F7">
        <w:rPr>
          <w:rFonts w:ascii="Book Antiqua" w:hAnsi="Book Antiqua" w:cstheme="minorHAnsi"/>
          <w:b/>
          <w:sz w:val="24"/>
          <w:szCs w:val="24"/>
          <w:u w:val="single"/>
        </w:rPr>
        <w:t>PICTURE</w:t>
      </w:r>
    </w:p>
    <w:p w14:paraId="3AD7F91A" w14:textId="541FE0DD" w:rsidR="0025480E" w:rsidRPr="009A440E" w:rsidRDefault="00831A70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ntex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8469F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LG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dminis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sm</w:t>
      </w:r>
      <w:r w:rsidR="009B2347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eworth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n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amific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tabol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ccu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eripher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rect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tself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7617CA" w:rsidRPr="009A440E">
        <w:rPr>
          <w:rFonts w:ascii="Book Antiqua" w:hAnsi="Book Antiqua"/>
          <w:sz w:val="24"/>
          <w:szCs w:val="24"/>
        </w:rPr>
        <w:t>prote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express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cardia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tissu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demon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sequenc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1581E" w:rsidRPr="009A440E">
        <w:rPr>
          <w:rFonts w:ascii="Book Antiqua" w:hAnsi="Book Antiqua"/>
          <w:sz w:val="24"/>
          <w:szCs w:val="24"/>
        </w:rPr>
        <w:t>studies</w:t>
      </w:r>
      <w:r w:rsidR="0041581E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hen&lt;/Author&gt;&lt;Year&gt;2010&lt;/Year&gt;&lt;RecNum&gt;69&lt;/RecNum&gt;&lt;DisplayText&gt;[69]&lt;/DisplayText&gt;&lt;record&gt;&lt;rec-number&gt;69&lt;/rec-number&gt;&lt;foreign-keys&gt;&lt;key app="EN" db-id="2sfsawws0259zae9r5dvpx5srv9ddrtxpatr" timestamp="1627871160"&gt;69&lt;/key&gt;&lt;/foreign-keys&gt;&lt;ref-type name="Journal Article"&gt;17&lt;/ref-type&gt;&lt;contributors&gt;&lt;authors&gt;&lt;author&gt;Chen, Jian&lt;/author&gt;&lt;author&gt;Williams, Sandy&lt;/author&gt;&lt;author&gt;Ho, Samantha&lt;/author&gt;&lt;author&gt;Loraine, Howard&lt;/author&gt;&lt;author&gt;Hagan, Deborah&lt;/author&gt;&lt;author&gt;Whaley, Jean M.&lt;/author&gt;&lt;author&gt;Feder, John N.&lt;/author&gt;&lt;/authors&gt;&lt;/contributors&gt;&lt;titles&gt;&lt;title&gt;Quantitative PCR tissue expression profiling of the human SGLT2 gene and related family members&lt;/title&gt;&lt;secondary-title&gt;Diabetes Therapy&lt;/secondary-title&gt;&lt;/titles&gt;&lt;periodical&gt;&lt;full-title&gt;Diabetes Therapy&lt;/full-title&gt;&lt;/periodical&gt;&lt;pages&gt;57-92&lt;/pages&gt;&lt;volume&gt;1&lt;/volume&gt;&lt;number&gt;2&lt;/number&gt;&lt;dates&gt;&lt;year&gt;2010&lt;/year&gt;&lt;/dates&gt;&lt;publisher&gt;Springer&lt;/publisher&gt;&lt;isbn&gt;1869-6953&lt;/isbn&gt;&lt;urls&gt;&lt;/urls&gt;&lt;electronic-resource-num&gt;https://doi.org/10.1007/s13300-010-0006-4&lt;/electronic-resource-num&gt;&lt;/record&gt;&lt;/Cite&gt;&lt;/EndNote&gt;</w:instrText>
      </w:r>
      <w:r w:rsidR="0041581E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69]</w:t>
      </w:r>
      <w:r w:rsidR="0041581E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1581E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Therefor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mak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remark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abou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SGLT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inhibi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contex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metabolism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que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metabolis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begin</w:t>
      </w:r>
      <w:r w:rsidR="004C1B5C" w:rsidRPr="009A440E">
        <w:rPr>
          <w:rFonts w:ascii="Book Antiqua" w:hAnsi="Book Antiqua"/>
          <w:sz w:val="24"/>
          <w:szCs w:val="24"/>
        </w:rPr>
        <w:t>n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with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C399E" w:rsidRPr="009A440E">
        <w:rPr>
          <w:rFonts w:ascii="Book Antiqua" w:hAnsi="Book Antiqua"/>
          <w:sz w:val="24"/>
          <w:szCs w:val="24"/>
        </w:rPr>
        <w:t>nephr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C1B5C" w:rsidRPr="009A440E">
        <w:rPr>
          <w:rFonts w:ascii="Book Antiqua" w:hAnsi="Book Antiqua"/>
          <w:sz w:val="24"/>
          <w:szCs w:val="24"/>
        </w:rPr>
        <w:t>warranted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5EA13583" w14:textId="6C985EFB" w:rsidR="0025480E" w:rsidRPr="009A440E" w:rsidRDefault="00CF0545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tting</w:t>
      </w:r>
      <w:r w:rsidR="00C40F98" w:rsidRPr="009A440E">
        <w:rPr>
          <w:rFonts w:ascii="Book Antiqua" w:hAnsi="Book Antiqua" w:cstheme="minorHAnsi"/>
          <w:sz w:val="24"/>
          <w:szCs w:val="24"/>
        </w:rPr>
        <w:t>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phosphatem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parathyroi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glan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addr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homeost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imbal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se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parathyroi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horm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40F98" w:rsidRPr="009A440E">
        <w:rPr>
          <w:rFonts w:ascii="Book Antiqua" w:hAnsi="Book Antiqua" w:cstheme="minorHAnsi"/>
          <w:sz w:val="24"/>
          <w:szCs w:val="24"/>
        </w:rPr>
        <w:t>(PTH)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P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a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P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inhib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sodium/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cotranspor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resul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ex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A48DA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urin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second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implic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cotransporte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hos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dist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por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nephr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dynamic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51FBD" w:rsidRPr="009A440E">
        <w:rPr>
          <w:rFonts w:ascii="Book Antiqua" w:hAnsi="Book Antiqua" w:cstheme="minorHAnsi"/>
          <w:sz w:val="24"/>
          <w:szCs w:val="24"/>
        </w:rPr>
        <w:t>Moreover</w:t>
      </w:r>
      <w:r w:rsidR="0034766F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P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50E6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auxili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4766F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B3CBC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D7485" w:rsidRPr="009A440E">
        <w:rPr>
          <w:rFonts w:ascii="Book Antiqua" w:hAnsi="Book Antiqua" w:cstheme="minorHAnsi"/>
          <w:sz w:val="24"/>
          <w:szCs w:val="24"/>
        </w:rPr>
        <w:t>promo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D7485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D7485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sma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A0F3E" w:rsidRPr="009A440E">
        <w:rPr>
          <w:rFonts w:ascii="Book Antiqua" w:hAnsi="Book Antiqua" w:cstheme="minorHAnsi"/>
          <w:sz w:val="24"/>
          <w:szCs w:val="24"/>
        </w:rPr>
        <w:t>intest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bo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shuttl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phosphor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013" w:rsidRPr="009A440E">
        <w:rPr>
          <w:rFonts w:ascii="Book Antiqua" w:hAnsi="Book Antiqua" w:cstheme="minorHAnsi"/>
          <w:sz w:val="24"/>
          <w:szCs w:val="24"/>
        </w:rPr>
        <w:t>serum</w:t>
      </w:r>
      <w:r w:rsidR="000A0F3E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ctiv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 w:rsidRPr="009A440E">
        <w:rPr>
          <w:rFonts w:ascii="Book Antiqua" w:hAnsi="Book Antiqua" w:cstheme="minorHAnsi"/>
          <w:sz w:val="24"/>
          <w:szCs w:val="24"/>
        </w:rPr>
        <w:t>v</w:t>
      </w:r>
      <w:r w:rsidR="00244B81" w:rsidRPr="009A440E">
        <w:rPr>
          <w:rFonts w:ascii="Book Antiqua" w:hAnsi="Book Antiqua" w:cstheme="minorHAnsi"/>
          <w:sz w:val="24"/>
          <w:szCs w:val="24"/>
        </w:rPr>
        <w:t>itam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second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hydroxyl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mpl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73C5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73C5" w:rsidRPr="009A440E">
        <w:rPr>
          <w:rFonts w:ascii="Book Antiqua" w:hAnsi="Book Antiqua" w:cstheme="minorHAnsi"/>
          <w:sz w:val="24"/>
          <w:szCs w:val="24"/>
        </w:rPr>
        <w:t>wi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lat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73C5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discussed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bre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completene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ctiv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06C7" w:rsidRPr="009A440E">
        <w:rPr>
          <w:rFonts w:ascii="Book Antiqua" w:hAnsi="Book Antiqua" w:cstheme="minorHAnsi"/>
          <w:sz w:val="24"/>
          <w:szCs w:val="24"/>
        </w:rPr>
        <w:t>v</w:t>
      </w:r>
      <w:r w:rsidR="00244B81" w:rsidRPr="009A440E">
        <w:rPr>
          <w:rFonts w:ascii="Book Antiqua" w:hAnsi="Book Antiqua" w:cstheme="minorHAnsi"/>
          <w:sz w:val="24"/>
          <w:szCs w:val="24"/>
        </w:rPr>
        <w:t>itam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mplic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calc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with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intesti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l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reli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44B81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Vitam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D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resul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n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D4709" w:rsidRPr="009A440E">
        <w:rPr>
          <w:rFonts w:ascii="Book Antiqua" w:hAnsi="Book Antiqua" w:cstheme="minorHAnsi"/>
          <w:sz w:val="24"/>
          <w:szCs w:val="24"/>
        </w:rPr>
        <w:t>phosphate</w:t>
      </w:r>
      <w:r w:rsidR="00AD3A02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Bross&lt;/Author&gt;&lt;Year&gt;2017&lt;/Year&gt;&lt;RecNum&gt;70&lt;/RecNum&gt;&lt;DisplayText&gt;[70]&lt;/DisplayText&gt;&lt;record&gt;&lt;rec-number&gt;70&lt;/rec-number&gt;&lt;foreign-keys&gt;&lt;key app="EN" db-id="2sfsawws0259zae9r5dvpx5srv9ddrtxpatr" timestamp="1627871160"&gt;70&lt;/key&gt;&lt;/foreign-keys&gt;&lt;ref-type name="Book Section"&gt;5&lt;/ref-type&gt;&lt;contributors&gt;&lt;authors&gt;&lt;author&gt;Bross, Rachelle&lt;/author&gt;&lt;author&gt;Shah, Anuja&lt;/author&gt;&lt;author&gt;Kopple, Joel D.&lt;/author&gt;&lt;/authors&gt;&lt;/contributors&gt;&lt;titles&gt;&lt;title&gt;Nutritional Aspects of Phosphorus Compounds in Foods&lt;/title&gt;&lt;secondary-title&gt;Clinical Aspects of Natural and Added Phosphorus in Foods&lt;/secondary-title&gt;&lt;/titles&gt;&lt;pages&gt;77-97&lt;/pages&gt;&lt;dates&gt;&lt;year&gt;2017&lt;/year&gt;&lt;/dates&gt;&lt;publisher&gt;Springer&lt;/publisher&gt;&lt;urls&gt;&lt;/urls&gt;&lt;electronic-resource-num&gt;https://doi.org/10.1007/978-1-4939-6566-3_5&lt;/electronic-resource-num&gt;&lt;/record&gt;&lt;/Cite&gt;&lt;/EndNote&gt;</w:instrText>
      </w:r>
      <w:r w:rsidR="00AD3A02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0]</w:t>
      </w:r>
      <w:r w:rsidR="00AD3A02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ED4709" w:rsidRPr="009A440E">
        <w:rPr>
          <w:rFonts w:ascii="Book Antiqua" w:hAnsi="Book Antiqua" w:cstheme="minorHAnsi"/>
          <w:sz w:val="24"/>
          <w:szCs w:val="24"/>
        </w:rPr>
        <w:t>.</w:t>
      </w:r>
    </w:p>
    <w:p w14:paraId="3B975B1E" w14:textId="6D8A4B05" w:rsidR="00352847" w:rsidRPr="009A440E" w:rsidRDefault="00ED48AB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Howe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or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soc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poun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ex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empor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ifesty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mpha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u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radig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if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meost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chan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lay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u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Cur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die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especi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wester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world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den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popul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signific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burd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347C6" w:rsidRPr="009A440E">
        <w:rPr>
          <w:rFonts w:ascii="Book Antiqua" w:hAnsi="Book Antiqua" w:cstheme="minorHAnsi"/>
          <w:sz w:val="24"/>
          <w:szCs w:val="24"/>
        </w:rPr>
        <w:lastRenderedPageBreak/>
        <w:t>disease</w:t>
      </w:r>
      <w:r w:rsidR="00B347C6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Brown&lt;/Author&gt;&lt;Year&gt;2018&lt;/Year&gt;&lt;RecNum&gt;71&lt;/RecNum&gt;&lt;DisplayText&gt;[71, 72]&lt;/DisplayText&gt;&lt;record&gt;&lt;rec-number&gt;71&lt;/rec-number&gt;&lt;foreign-keys&gt;&lt;key app="EN" db-id="2sfsawws0259zae9r5dvpx5srv9ddrtxpatr" timestamp="1627871160"&gt;71&lt;/key&gt;&lt;/foreign-keys&gt;&lt;ref-type name="Journal Article"&gt;17&lt;/ref-type&gt;&lt;contributors&gt;&lt;authors&gt;&lt;author&gt;Brown, Ronald B.&lt;/author&gt;&lt;author&gt;Razzaque, Mohammed S.&lt;/author&gt;&lt;/authors&gt;&lt;/contributors&gt;&lt;titles&gt;&lt;title&gt;Phosphate toxicity and tumorigenesis&lt;/title&gt;&lt;secondary-title&gt;Biochimica et Biophysica Acta (BBA)-Reviews on Cancer&lt;/secondary-title&gt;&lt;/titles&gt;&lt;periodical&gt;&lt;full-title&gt;Biochimica et Biophysica Acta (BBA)-Reviews on Cancer&lt;/full-title&gt;&lt;/periodical&gt;&lt;pages&gt;303-309&lt;/pages&gt;&lt;volume&gt;1869&lt;/volume&gt;&lt;number&gt;2&lt;/number&gt;&lt;dates&gt;&lt;year&gt;2018&lt;/year&gt;&lt;/dates&gt;&lt;publisher&gt;Elsevier&lt;/publisher&gt;&lt;isbn&gt;0304-419X&lt;/isbn&gt;&lt;urls&gt;&lt;/urls&gt;&lt;electronic-resource-num&gt;https://doi.org/10.1016/j.bbcan.2018.04.007&lt;/electronic-resource-num&gt;&lt;/record&gt;&lt;/Cite&gt;&lt;Cite&gt;&lt;Author&gt;Erem&lt;/Author&gt;&lt;Year&gt;2018&lt;/Year&gt;&lt;RecNum&gt;72&lt;/RecNum&gt;&lt;record&gt;&lt;rec-number&gt;72&lt;/rec-number&gt;&lt;foreign-keys&gt;&lt;key app="EN" db-id="2sfsawws0259zae9r5dvpx5srv9ddrtxpatr" timestamp="1627871160"&gt;72&lt;/key&gt;&lt;/foreign-keys&gt;&lt;ref-type name="Journal Article"&gt;17&lt;/ref-type&gt;&lt;contributors&gt;&lt;authors&gt;&lt;author&gt;Erem, Sarah&lt;/author&gt;&lt;author&gt;Razzaque, Mohammed S.&lt;/author&gt;&lt;/authors&gt;&lt;/contributors&gt;&lt;titles&gt;&lt;title&gt;Dietary phosphate toxicity: An emerging global health concern&lt;/title&gt;&lt;secondary-title&gt;Histochemistry and cell biology&lt;/secondary-title&gt;&lt;/titles&gt;&lt;periodical&gt;&lt;full-title&gt;Histochemistry and cell biology&lt;/full-title&gt;&lt;/periodical&gt;&lt;pages&gt;711-719&lt;/pages&gt;&lt;volume&gt;150&lt;/volume&gt;&lt;number&gt;6&lt;/number&gt;&lt;dates&gt;&lt;year&gt;2018&lt;/year&gt;&lt;/dates&gt;&lt;publisher&gt;Springer&lt;/publisher&gt;&lt;isbn&gt;1432-119X&lt;/isbn&gt;&lt;urls&gt;&lt;/urls&gt;&lt;electronic-resource-num&gt;https://doi.org/10.1359/jbmr.060507&lt;/electronic-resource-num&gt;&lt;/record&gt;&lt;/Cite&gt;&lt;/EndNote&gt;</w:instrText>
      </w:r>
      <w:r w:rsidR="00B347C6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1,72]</w:t>
      </w:r>
      <w:r w:rsidR="00B347C6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B347C6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An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560B5" w:rsidRPr="009A440E">
        <w:rPr>
          <w:rFonts w:ascii="Book Antiqua" w:hAnsi="Book Antiqua" w:cstheme="minorHAnsi"/>
          <w:sz w:val="24"/>
          <w:szCs w:val="24"/>
        </w:rPr>
        <w:t>condu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genetic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impair</w:t>
      </w:r>
      <w:r w:rsidR="003F0F69" w:rsidRPr="009A440E">
        <w:rPr>
          <w:rFonts w:ascii="Book Antiqua" w:hAnsi="Book Antiqua" w:cstheme="minorHAnsi"/>
          <w:sz w:val="24"/>
          <w:szCs w:val="24"/>
        </w:rPr>
        <w:t>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sodium-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cotransport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fun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DA283B" w:rsidRPr="009A440E">
        <w:rPr>
          <w:rFonts w:ascii="Book Antiqua" w:hAnsi="Book Antiqua" w:cstheme="minorHAnsi"/>
          <w:sz w:val="24"/>
          <w:szCs w:val="24"/>
        </w:rPr>
        <w:t>-induc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A283B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A283B" w:rsidRPr="009A440E">
        <w:rPr>
          <w:rFonts w:ascii="Book Antiqua" w:hAnsi="Book Antiqua" w:cstheme="minorHAnsi"/>
          <w:sz w:val="24"/>
          <w:szCs w:val="24"/>
        </w:rPr>
        <w:t>di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wild-ty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mamma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147E1" w:rsidRPr="009A440E">
        <w:rPr>
          <w:rFonts w:ascii="Book Antiqua" w:hAnsi="Book Antiqua" w:cstheme="minorHAnsi"/>
          <w:sz w:val="24"/>
          <w:szCs w:val="24"/>
        </w:rPr>
        <w:t>phenoty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ak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metabol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syndrom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includ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lo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le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3947" w:rsidRPr="009A440E">
        <w:rPr>
          <w:rFonts w:ascii="Book Antiqua" w:hAnsi="Book Antiqua" w:cstheme="minorHAnsi"/>
          <w:sz w:val="24"/>
          <w:szCs w:val="24"/>
        </w:rPr>
        <w:t>skelet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3947" w:rsidRPr="009A440E">
        <w:rPr>
          <w:rFonts w:ascii="Book Antiqua" w:hAnsi="Book Antiqua" w:cstheme="minorHAnsi"/>
          <w:sz w:val="24"/>
          <w:szCs w:val="24"/>
        </w:rPr>
        <w:t>musc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0F69" w:rsidRPr="009A440E">
        <w:rPr>
          <w:rFonts w:ascii="Book Antiqua" w:hAnsi="Book Antiqua" w:cstheme="minorHAnsi"/>
          <w:sz w:val="24"/>
          <w:szCs w:val="24"/>
        </w:rPr>
        <w:t>ma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rea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oxyg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spec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form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impair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cardiopulmon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F557E" w:rsidRPr="009A440E">
        <w:rPr>
          <w:rFonts w:ascii="Book Antiqua" w:hAnsi="Book Antiqua" w:cstheme="minorHAnsi"/>
          <w:sz w:val="24"/>
          <w:szCs w:val="24"/>
        </w:rPr>
        <w:t>deficits</w:t>
      </w:r>
      <w:r w:rsidR="00873728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Ohnishi&lt;/Author&gt;&lt;Year&gt;2010&lt;/Year&gt;&lt;RecNum&gt;73&lt;/RecNum&gt;&lt;DisplayText&gt;[73]&lt;/DisplayText&gt;&lt;record&gt;&lt;rec-number&gt;73&lt;/rec-number&gt;&lt;foreign-keys&gt;&lt;key app="EN" db-id="2sfsawws0259zae9r5dvpx5srv9ddrtxpatr" timestamp="1627871161"&gt;73&lt;/key&gt;&lt;/foreign-keys&gt;&lt;ref-type name="Journal Article"&gt;17&lt;/ref-type&gt;&lt;contributors&gt;&lt;authors&gt;&lt;author&gt;Ohnishi, Mutsuko&lt;/author&gt;&lt;author&gt;Razzaque, M. Shawkat&lt;/author&gt;&lt;/authors&gt;&lt;/contributors&gt;&lt;titles&gt;&lt;title&gt;Dietary and genetic evidence for phosphate toxicity accelerating mammalian aging&lt;/title&gt;&lt;secondary-title&gt;The FASEB Journal&lt;/secondary-title&gt;&lt;/titles&gt;&lt;periodical&gt;&lt;full-title&gt;The FASEB Journal&lt;/full-title&gt;&lt;/periodical&gt;&lt;pages&gt;3562-3571&lt;/pages&gt;&lt;volume&gt;24&lt;/volume&gt;&lt;number&gt;9&lt;/number&gt;&lt;dates&gt;&lt;year&gt;2010&lt;/year&gt;&lt;/dates&gt;&lt;publisher&gt;Wiley Online Library&lt;/publisher&gt;&lt;isbn&gt;0892-6638&lt;/isbn&gt;&lt;urls&gt;&lt;/urls&gt;&lt;electronic-resource-num&gt;https://doi.org/10.1096/fj.09-152488&lt;/electronic-resource-num&gt;&lt;/record&gt;&lt;/Cite&gt;&lt;/EndNote&gt;</w:instrText>
      </w:r>
      <w:r w:rsidR="00873728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3]</w:t>
      </w:r>
      <w:r w:rsidR="00873728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7F557E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dual-appro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elicit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5293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simi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end-poi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confirm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histologic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analy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ci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gi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cre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owar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no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absolu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e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insul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responsi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75636" w:rsidRPr="009A440E">
        <w:rPr>
          <w:rFonts w:ascii="Book Antiqua" w:hAnsi="Book Antiqua" w:cstheme="minorHAnsi"/>
          <w:sz w:val="24"/>
          <w:szCs w:val="24"/>
        </w:rPr>
        <w:t>findings</w:t>
      </w:r>
      <w:r w:rsidR="001F24EE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Ohnishi&lt;/Author&gt;&lt;Year&gt;2010&lt;/Year&gt;&lt;RecNum&gt;73&lt;/RecNum&gt;&lt;DisplayText&gt;[73]&lt;/DisplayText&gt;&lt;record&gt;&lt;rec-number&gt;73&lt;/rec-number&gt;&lt;foreign-keys&gt;&lt;key app="EN" db-id="2sfsawws0259zae9r5dvpx5srv9ddrtxpatr" timestamp="1627871161"&gt;73&lt;/key&gt;&lt;/foreign-keys&gt;&lt;ref-type name="Journal Article"&gt;17&lt;/ref-type&gt;&lt;contributors&gt;&lt;authors&gt;&lt;author&gt;Ohnishi, Mutsuko&lt;/author&gt;&lt;author&gt;Razzaque, M. Shawkat&lt;/author&gt;&lt;/authors&gt;&lt;/contributors&gt;&lt;titles&gt;&lt;title&gt;Dietary and genetic evidence for phosphate toxicity accelerating mammalian aging&lt;/title&gt;&lt;secondary-title&gt;The FASEB Journal&lt;/secondary-title&gt;&lt;/titles&gt;&lt;periodical&gt;&lt;full-title&gt;The FASEB Journal&lt;/full-title&gt;&lt;/periodical&gt;&lt;pages&gt;3562-3571&lt;/pages&gt;&lt;volume&gt;24&lt;/volume&gt;&lt;number&gt;9&lt;/number&gt;&lt;dates&gt;&lt;year&gt;2010&lt;/year&gt;&lt;/dates&gt;&lt;publisher&gt;Wiley Online Library&lt;/publisher&gt;&lt;isbn&gt;0892-6638&lt;/isbn&gt;&lt;urls&gt;&lt;/urls&gt;&lt;electronic-resource-num&gt;https://doi.org/10.1096/fj.09-152488&lt;/electronic-resource-num&gt;&lt;/record&gt;&lt;/Cite&gt;&lt;/EndNote&gt;</w:instrText>
      </w:r>
      <w:r w:rsidR="001F24EE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3]</w:t>
      </w:r>
      <w:r w:rsidR="001F24EE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E75636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7738E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7738E" w:rsidRPr="009A440E">
        <w:rPr>
          <w:rFonts w:ascii="Book Antiqua" w:hAnsi="Book Antiqua" w:cstheme="minorHAnsi"/>
          <w:sz w:val="24"/>
          <w:szCs w:val="24"/>
        </w:rPr>
        <w:t>finding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mirr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compon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43BD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derangem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6866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375AA" w:rsidRPr="009A440E">
        <w:rPr>
          <w:rFonts w:ascii="Book Antiqua" w:hAnsi="Book Antiqua" w:cstheme="minorHAnsi"/>
          <w:sz w:val="24"/>
          <w:szCs w:val="24"/>
        </w:rPr>
        <w:t>diseas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7618CCC8" w14:textId="432F5214" w:rsidR="00ED48AB" w:rsidRPr="009A440E" w:rsidRDefault="00352847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xampl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</w:t>
      </w:r>
      <w:r w:rsidR="0095102E" w:rsidRPr="009A440E">
        <w:rPr>
          <w:rFonts w:ascii="Book Antiqua" w:hAnsi="Book Antiqua" w:cstheme="minorHAnsi"/>
          <w:sz w:val="24"/>
          <w:szCs w:val="24"/>
        </w:rPr>
        <w:t>arli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an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supp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102E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hyperinsulin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promo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frac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ex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B5450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D7CF7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D7CF7" w:rsidRPr="009A440E">
        <w:rPr>
          <w:rFonts w:ascii="Book Antiqua" w:hAnsi="Book Antiqua" w:cstheme="minorHAnsi"/>
          <w:sz w:val="24"/>
          <w:szCs w:val="24"/>
        </w:rPr>
        <w:t>dog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cau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main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abate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rati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tub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flui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plasm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472F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D31BF" w:rsidRPr="009A440E">
        <w:rPr>
          <w:rFonts w:ascii="Book Antiqua" w:hAnsi="Book Antiqua" w:cstheme="minorHAnsi"/>
          <w:sz w:val="24"/>
          <w:szCs w:val="24"/>
        </w:rPr>
        <w:t>domine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D31BF" w:rsidRPr="009A440E">
        <w:rPr>
          <w:rFonts w:ascii="Book Antiqua" w:hAnsi="Book Antiqua" w:cstheme="minorHAnsi"/>
          <w:sz w:val="24"/>
          <w:szCs w:val="24"/>
        </w:rPr>
        <w:t>primari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D31BF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prox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tub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re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(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P</w:t>
      </w:r>
      <w:r w:rsidR="001506C7">
        <w:rPr>
          <w:rFonts w:ascii="Book Antiqua" w:hAnsi="Book Antiqua" w:cstheme="minorHAnsi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&lt;</w:t>
      </w:r>
      <w:r w:rsidR="001506C7">
        <w:rPr>
          <w:rFonts w:ascii="Book Antiqua" w:hAnsi="Book Antiqua" w:cstheme="minorHAnsi"/>
          <w:i/>
          <w:sz w:val="24"/>
          <w:szCs w:val="24"/>
        </w:rPr>
        <w:t xml:space="preserve"> </w:t>
      </w:r>
      <w:r w:rsidR="00D57FE5" w:rsidRPr="009A440E">
        <w:rPr>
          <w:rFonts w:ascii="Book Antiqua" w:hAnsi="Book Antiqua" w:cstheme="minorHAnsi"/>
          <w:sz w:val="24"/>
          <w:szCs w:val="24"/>
        </w:rPr>
        <w:t>0.02)</w:t>
      </w:r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n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soci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tw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4DA2" w:rsidRPr="009A440E">
        <w:rPr>
          <w:rFonts w:ascii="Book Antiqua" w:hAnsi="Book Antiqua" w:cstheme="minorHAnsi"/>
          <w:sz w:val="24"/>
          <w:szCs w:val="24"/>
        </w:rPr>
        <w:t>dysfunc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4DA2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consequenc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st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B43F9" w:rsidRPr="009A440E">
        <w:rPr>
          <w:rFonts w:ascii="Book Antiqua" w:hAnsi="Book Antiqua" w:cstheme="minorHAnsi"/>
          <w:sz w:val="24"/>
          <w:szCs w:val="24"/>
        </w:rPr>
        <w:t>disease</w:t>
      </w:r>
      <w:r w:rsidR="00CD5CE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Defronzo&lt;/Author&gt;&lt;Year&gt;1976&lt;/Year&gt;&lt;RecNum&gt;74&lt;/RecNum&gt;&lt;DisplayText&gt;[74]&lt;/DisplayText&gt;&lt;record&gt;&lt;rec-number&gt;74&lt;/rec-number&gt;&lt;foreign-keys&gt;&lt;key app="EN" db-id="2sfsawws0259zae9r5dvpx5srv9ddrtxpatr" timestamp="1627871161"&gt;74&lt;/key&gt;&lt;/foreign-keys&gt;&lt;ref-type name="Journal Article"&gt;17&lt;/ref-type&gt;&lt;contributors&gt;&lt;authors&gt;&lt;author&gt;Defronzo, Ralph A.&lt;/author&gt;&lt;author&gt;Goldberg, Martin&lt;/author&gt;&lt;author&gt;Agus, Zalman S.&lt;/author&gt;&lt;/authors&gt;&lt;/contributors&gt;&lt;titles&gt;&lt;title&gt;The effects of glucose and insulin on renal electrolyte transport&lt;/title&gt;&lt;secondary-title&gt;The Journal of clinical investigation&lt;/secondary-title&gt;&lt;/titles&gt;&lt;periodical&gt;&lt;full-title&gt;The Journal of clinical investigation&lt;/full-title&gt;&lt;/periodical&gt;&lt;pages&gt;83-90&lt;/pages&gt;&lt;volume&gt;58&lt;/volume&gt;&lt;number&gt;1&lt;/number&gt;&lt;dates&gt;&lt;year&gt;1976&lt;/year&gt;&lt;/dates&gt;&lt;publisher&gt;Am Soc Clin Investig&lt;/publisher&gt;&lt;isbn&gt;0021-9738&lt;/isbn&gt;&lt;urls&gt;&lt;/urls&gt;&lt;electronic-resource-num&gt;https://doi.org/10.1172/JCI108463&lt;/electronic-resource-num&gt;&lt;/record&gt;&lt;/Cite&gt;&lt;/EndNote&gt;</w:instrText>
      </w:r>
      <w:r w:rsidR="00CD5CE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4]</w:t>
      </w:r>
      <w:r w:rsidR="00CD5CE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D5CE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Fur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ssoci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betw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derangem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furth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3B0F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hum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stud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  <w:vertAlign w:val="superscript"/>
        </w:rPr>
        <w:t>31</w:t>
      </w:r>
      <w:r w:rsidR="002A0F13" w:rsidRPr="009A440E">
        <w:rPr>
          <w:rFonts w:ascii="Book Antiqua" w:hAnsi="Book Antiqua" w:cstheme="minorHAnsi"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magn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reson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spectrosco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6800" w:rsidRPr="009A440E">
        <w:rPr>
          <w:rFonts w:ascii="Book Antiqua" w:hAnsi="Book Antiqua" w:cstheme="minorHAnsi"/>
          <w:sz w:val="24"/>
          <w:szCs w:val="24"/>
        </w:rPr>
        <w:t>(MRS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sses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hyperglycemic-</w:t>
      </w:r>
      <w:proofErr w:type="spellStart"/>
      <w:r w:rsidR="00770F02" w:rsidRPr="009A440E">
        <w:rPr>
          <w:rFonts w:ascii="Book Antiqua" w:hAnsi="Book Antiqua" w:cstheme="minorHAnsi"/>
          <w:sz w:val="24"/>
          <w:szCs w:val="24"/>
        </w:rPr>
        <w:t>hyperinsulinemic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clam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experi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ugme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subj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A0F13" w:rsidRPr="009A440E">
        <w:rPr>
          <w:rFonts w:ascii="Book Antiqua" w:hAnsi="Book Antiqua" w:cstheme="minorHAnsi"/>
          <w:sz w:val="24"/>
          <w:szCs w:val="24"/>
        </w:rPr>
        <w:t>in</w:t>
      </w:r>
      <w:r w:rsidR="00770F02" w:rsidRPr="009A440E">
        <w:rPr>
          <w:rFonts w:ascii="Book Antiqua" w:hAnsi="Book Antiqua" w:cstheme="minorHAnsi"/>
          <w:sz w:val="24"/>
          <w:szCs w:val="24"/>
        </w:rPr>
        <w:t>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inorgan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70F0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770F02" w:rsidRPr="009A440E">
        <w:rPr>
          <w:rFonts w:ascii="Book Antiqua" w:hAnsi="Book Antiqua" w:cstheme="minorHAnsi"/>
          <w:sz w:val="24"/>
          <w:szCs w:val="24"/>
        </w:rPr>
        <w:t>phosphocreatinine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E762C"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="00FE762C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FE762C" w:rsidRPr="009A440E">
        <w:rPr>
          <w:rFonts w:ascii="Book Antiqua" w:hAnsi="Book Antiqua" w:cstheme="minorHAnsi"/>
          <w:sz w:val="24"/>
          <w:szCs w:val="24"/>
        </w:rPr>
        <w:t>)</w:t>
      </w:r>
      <w:r w:rsidR="00146D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Petersen&lt;/Author&gt;&lt;Year&gt;2006&lt;/Year&gt;&lt;RecNum&gt;75&lt;/RecNum&gt;&lt;DisplayText&gt;[75]&lt;/DisplayText&gt;&lt;record&gt;&lt;rec-number&gt;75&lt;/rec-number&gt;&lt;foreign-keys&gt;&lt;key app="EN" db-id="2sfsawws0259zae9r5dvpx5srv9ddrtxpatr" timestamp="1627871161"&gt;75&lt;/key&gt;&lt;/foreign-keys&gt;&lt;ref-type name="Journal Article"&gt;17&lt;/ref-type&gt;&lt;contributors&gt;&lt;authors&gt;&lt;author&gt;Petersen, Kitt Falk&lt;/author&gt;&lt;author&gt;Shulman, Gerald I.&lt;/author&gt;&lt;/authors&gt;&lt;/contributors&gt;&lt;titles&gt;&lt;title&gt;Etiology of insulin resistance&lt;/title&gt;&lt;secondary-title&gt;The American journal of medicine&lt;/secondary-title&gt;&lt;/titles&gt;&lt;periodical&gt;&lt;full-title&gt;The American journal of medicine&lt;/full-title&gt;&lt;/periodical&gt;&lt;pages&gt;S10-S16&lt;/pages&gt;&lt;volume&gt;119&lt;/volume&gt;&lt;number&gt;5&lt;/number&gt;&lt;dates&gt;&lt;year&gt;2006&lt;/year&gt;&lt;/dates&gt;&lt;publisher&gt;Elsevier&lt;/publisher&gt;&lt;isbn&gt;0002-9343&lt;/isbn&gt;&lt;urls&gt;&lt;/urls&gt;&lt;electronic-resource-num&gt;https://doi.org/10.1016/j.amjmed.2006.01.009&lt;/electronic-resource-num&gt;&lt;/record&gt;&lt;/Cite&gt;&lt;/EndNote&gt;</w:instrText>
      </w:r>
      <w:r w:rsidR="00146D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5]</w:t>
      </w:r>
      <w:r w:rsidR="00146D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FE762C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BC6535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dir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impl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diseas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BC6535" w:rsidRPr="009A440E">
        <w:rPr>
          <w:rFonts w:ascii="Book Antiqua" w:hAnsi="Book Antiqua" w:cstheme="minorHAnsi"/>
          <w:sz w:val="24"/>
          <w:szCs w:val="24"/>
        </w:rPr>
        <w:t>Bhella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et</w:t>
      </w:r>
      <w:r w:rsidR="001506C7">
        <w:rPr>
          <w:rFonts w:ascii="Book Antiqua" w:hAnsi="Book Antiqua" w:cstheme="minorHAnsi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 w:cstheme="minorHAnsi"/>
          <w:i/>
          <w:sz w:val="24"/>
          <w:szCs w:val="24"/>
        </w:rPr>
        <w:t>al</w: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Bhella&lt;/Author&gt;&lt;Year&gt;2011&lt;/Year&gt;&lt;RecNum&gt;76&lt;/RecNum&gt;&lt;DisplayText&gt;[76]&lt;/DisplayText&gt;&lt;record&gt;&lt;rec-number&gt;76&lt;/rec-number&gt;&lt;foreign-keys&gt;&lt;key app="EN" db-id="2sfsawws0259zae9r5dvpx5srv9ddrtxpatr" timestamp="1627871161"&gt;76&lt;/key&gt;&lt;/foreign-keys&gt;&lt;ref-type name="Journal Article"&gt;17&lt;/ref-type&gt;&lt;contributors&gt;&lt;authors&gt;&lt;author&gt;Bhella, Paul S.&lt;/author&gt;&lt;author&gt;Prasad, Anand&lt;/author&gt;&lt;author&gt;Heinicke, Katja&lt;/author&gt;&lt;author&gt;Hastings, Jeff L.&lt;/author&gt;&lt;author&gt;Arbab</w:instrText>
      </w:r>
      <w:r w:rsidR="001506C7" w:rsidRPr="00BE6EC1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instrText>Zadeh, Armin&lt;/author&gt;&lt;author&gt;Adams</w:instrText>
      </w:r>
      <w:r w:rsidR="001506C7" w:rsidRPr="00BE6EC1">
        <w:rPr>
          <w:rFonts w:ascii="宋体" w:eastAsia="宋体" w:hAnsi="宋体" w:cs="宋体" w:hint="eastAsia"/>
          <w:sz w:val="24"/>
          <w:szCs w:val="24"/>
          <w:vertAlign w:val="superscript"/>
        </w:rPr>
        <w:instrText>‐</w:instrTex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instrText>Huet, Beverley&lt;/author&gt;&lt;author&gt;Pacini, Eric L.&lt;/author&gt;&lt;author&gt;Shibata, Shigeki&lt;/author&gt;&lt;author&gt;Palmer, M. Dean&lt;/author&gt;&lt;author&gt;Newcomer, Bradley R.&lt;/author&gt;&lt;/authors&gt;&lt;/contributors&gt;&lt;titles&gt;&lt;title&gt;Abnormal haemodynamic response to exercise in heart failure with preserved ejection fraction&lt;/title&gt;&lt;secondary-title&gt;European journal of heart failure&lt;/secondary-title&gt;&lt;/titles&gt;&lt;periodical&gt;&lt;full-title&gt;European journal of heart failure&lt;/full-title&gt;&lt;/periodical&gt;&lt;pages&gt;1296-1304&lt;/pages&gt;&lt;volume&gt;13&lt;/volume&gt;&lt;number&gt;12&lt;/number&gt;&lt;dates&gt;&lt;year&gt;2011&lt;/year&gt;&lt;/dates&gt;&lt;publisher&gt;Wiley Online Library&lt;/publisher&gt;&lt;isbn&gt;1388-9842&lt;/isbn&gt;&lt;urls&gt;&lt;/urls&gt;&lt;electronic-resource-num&gt;10.1093/eurjhf/hfr133&lt;/electronic-resource-num&gt;&lt;/record&gt;&lt;/Cite&gt;&lt;/EndNote&gt;</w:instrTex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1506C7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6]</w:t>
      </w:r>
      <w:r w:rsidR="001506C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recrui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ealt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th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fail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pre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eje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fra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="00BC6535" w:rsidRPr="009A440E">
        <w:rPr>
          <w:rFonts w:ascii="Book Antiqua" w:hAnsi="Book Antiqua" w:cstheme="minorHAnsi"/>
          <w:sz w:val="24"/>
          <w:szCs w:val="24"/>
        </w:rPr>
        <w:t>HFpEF</w:t>
      </w:r>
      <w:proofErr w:type="spellEnd"/>
      <w:r w:rsidR="00BC6535" w:rsidRPr="009A440E">
        <w:rPr>
          <w:rFonts w:ascii="Book Antiqua" w:hAnsi="Book Antiqua" w:cstheme="minorHAnsi"/>
          <w:sz w:val="24"/>
          <w:szCs w:val="24"/>
        </w:rPr>
        <w:t>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C6535" w:rsidRPr="009A440E">
        <w:rPr>
          <w:rFonts w:ascii="Book Antiqua" w:hAnsi="Book Antiqua" w:cstheme="minorHAnsi"/>
          <w:sz w:val="24"/>
          <w:szCs w:val="24"/>
        </w:rPr>
        <w:t>perfor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low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limb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exerci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MR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260C0" w:rsidRPr="009A440E">
        <w:rPr>
          <w:rFonts w:ascii="Book Antiqua" w:hAnsi="Book Antiqua" w:cstheme="minorHAnsi"/>
          <w:sz w:val="24"/>
          <w:szCs w:val="24"/>
        </w:rPr>
        <w:t>scann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evalu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ass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myocy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A5D76" w:rsidRPr="009A440E">
        <w:rPr>
          <w:rFonts w:ascii="Book Antiqua" w:hAnsi="Book Antiqua" w:cstheme="minorHAnsi"/>
          <w:sz w:val="24"/>
          <w:szCs w:val="24"/>
        </w:rPr>
        <w:t>functio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E4198E" w:rsidRPr="009A440E">
        <w:rPr>
          <w:rFonts w:ascii="Book Antiqua" w:hAnsi="Book Antiqua" w:cstheme="minorHAnsi"/>
          <w:sz w:val="24"/>
          <w:szCs w:val="24"/>
        </w:rPr>
        <w:t>HFpEF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reduc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r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oxid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hosphory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rate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05C79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refracto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peri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norma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hosphocreat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17BF3"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healt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sedent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age-match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control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Blu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DE64CD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replenish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c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concer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fun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deriv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skelet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musc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op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metabolic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ctiv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AT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reserv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h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E64CD" w:rsidRPr="009A440E">
        <w:rPr>
          <w:rFonts w:ascii="Book Antiqua" w:hAnsi="Book Antiqua" w:cstheme="minorHAnsi"/>
          <w:sz w:val="24"/>
          <w:szCs w:val="24"/>
        </w:rPr>
        <w:t>en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susta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4B3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4B3" w:rsidRPr="009A440E">
        <w:rPr>
          <w:rFonts w:ascii="Book Antiqua" w:hAnsi="Book Antiqua" w:cstheme="minorHAnsi"/>
          <w:sz w:val="24"/>
          <w:szCs w:val="24"/>
        </w:rPr>
        <w:t>respe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4B3" w:rsidRPr="009A440E">
        <w:rPr>
          <w:rFonts w:ascii="Book Antiqua" w:hAnsi="Book Antiqua" w:cstheme="minorHAnsi"/>
          <w:sz w:val="24"/>
          <w:szCs w:val="24"/>
        </w:rPr>
        <w:t>workload</w:t>
      </w:r>
      <w:r w:rsidR="00E4198E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Reduc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E4198E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7C3A9B" w:rsidRPr="009A440E">
        <w:rPr>
          <w:rFonts w:ascii="Book Antiqua" w:hAnsi="Book Antiqua" w:cstheme="minorHAnsi"/>
          <w:sz w:val="24"/>
          <w:szCs w:val="24"/>
        </w:rPr>
        <w:lastRenderedPageBreak/>
        <w:t>hyperphosphatemic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st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procli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cardiomyocyte</w:t>
      </w:r>
      <w:r w:rsidR="007C3A9B" w:rsidRPr="009A440E">
        <w:rPr>
          <w:rFonts w:ascii="Book Antiqua" w:hAnsi="Book Antiqua" w:cstheme="minorHAnsi"/>
          <w:sz w:val="24"/>
          <w:szCs w:val="24"/>
        </w:rPr>
        <w:t>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C3A9B" w:rsidRPr="009A440E">
        <w:rPr>
          <w:rFonts w:ascii="Book Antiqua" w:hAnsi="Book Antiqua" w:cstheme="minorHAnsi"/>
          <w:sz w:val="24"/>
          <w:szCs w:val="24"/>
        </w:rPr>
        <w:t>underg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4198E" w:rsidRPr="009A440E">
        <w:rPr>
          <w:rFonts w:ascii="Book Antiqua" w:hAnsi="Book Antiqua" w:cstheme="minorHAnsi"/>
          <w:sz w:val="24"/>
          <w:szCs w:val="24"/>
        </w:rPr>
        <w:t>apopto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41C47"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41C47" w:rsidRPr="009A440E">
        <w:rPr>
          <w:rFonts w:ascii="Book Antiqua" w:hAnsi="Book Antiqua" w:cstheme="minorHAnsi"/>
          <w:sz w:val="24"/>
          <w:szCs w:val="24"/>
        </w:rPr>
        <w:t>irreg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041C47" w:rsidRPr="009A440E">
        <w:rPr>
          <w:rFonts w:ascii="Book Antiqua" w:hAnsi="Book Antiqua" w:cstheme="minorHAnsi"/>
          <w:sz w:val="24"/>
          <w:szCs w:val="24"/>
        </w:rPr>
        <w:t>phenotypes</w:t>
      </w:r>
      <w:r w:rsidR="00041C4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Haseler&lt;/Author&gt;&lt;Year&gt;1999&lt;/Year&gt;&lt;RecNum&gt;77&lt;/RecNum&gt;&lt;DisplayText&gt;[77]&lt;/DisplayText&gt;&lt;record&gt;&lt;rec-number&gt;77&lt;/rec-number&gt;&lt;foreign-keys&gt;&lt;key app="EN" db-id="2sfsawws0259zae9r5dvpx5srv9ddrtxpatr" timestamp="1627871161"&gt;77&lt;/key&gt;&lt;/foreign-keys&gt;&lt;ref-type name="Journal Article"&gt;17&lt;/ref-type&gt;&lt;contributors&gt;&lt;authors&gt;&lt;author&gt;Haseler, Luke J.&lt;/author&gt;&lt;author&gt;Hogan, Michael C.&lt;/author&gt;&lt;author&gt;Richardson, Russell S.&lt;/author&gt;&lt;/authors&gt;&lt;/contributors&gt;&lt;titles&gt;&lt;title&gt;Skeletal muscle phosphocreatine recovery in exercise-trained humans is dependent on O2availability&lt;/title&gt;&lt;secondary-title&gt;Journal of applied physiology&lt;/secondary-title&gt;&lt;/titles&gt;&lt;periodical&gt;&lt;full-title&gt;Journal of applied physiology&lt;/full-title&gt;&lt;/periodical&gt;&lt;pages&gt;2013-2018&lt;/pages&gt;&lt;volume&gt;86&lt;/volume&gt;&lt;number&gt;6&lt;/number&gt;&lt;dates&gt;&lt;year&gt;1999&lt;/year&gt;&lt;/dates&gt;&lt;publisher&gt;American Physiological Society Bethesda, MD&lt;/publisher&gt;&lt;isbn&gt;1522-1601&lt;/isbn&gt;&lt;urls&gt;&lt;/urls&gt;&lt;electronic-resource-num&gt;https://doi.org/10.1152/jappl.1999.86.6.2013&lt;/electronic-resource-num&gt;&lt;/record&gt;&lt;/Cite&gt;&lt;/EndNote&gt;</w:instrText>
      </w:r>
      <w:r w:rsidR="00041C4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7]</w:t>
      </w:r>
      <w:r w:rsidR="00041C47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041C47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730251F2" w14:textId="02D0F554" w:rsidR="00B8164B" w:rsidRPr="009A440E" w:rsidRDefault="00B8164B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rregularit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84DD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84DDF" w:rsidRPr="009A440E">
        <w:rPr>
          <w:rFonts w:ascii="Book Antiqua" w:hAnsi="Book Antiqua" w:cstheme="minorHAnsi"/>
          <w:sz w:val="24"/>
          <w:szCs w:val="24"/>
        </w:rPr>
        <w:t>phosph</w:t>
      </w:r>
      <w:r w:rsidR="00656EFE" w:rsidRPr="009A440E">
        <w:rPr>
          <w:rFonts w:ascii="Book Antiqua" w:hAnsi="Book Antiqua" w:cstheme="minorHAnsi"/>
          <w:sz w:val="24"/>
          <w:szCs w:val="24"/>
        </w:rPr>
        <w:t>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D92620" w:rsidRPr="009A440E">
        <w:rPr>
          <w:rFonts w:ascii="Book Antiqua" w:hAnsi="Book Antiqua" w:cstheme="minorHAnsi"/>
          <w:sz w:val="24"/>
          <w:szCs w:val="24"/>
        </w:rPr>
        <w:t>hyperinsulinemic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st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mentio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abo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direc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studi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2620" w:rsidRPr="009A440E">
        <w:rPr>
          <w:rFonts w:ascii="Book Antiqua" w:hAnsi="Book Antiqua" w:cstheme="minorHAnsi"/>
          <w:sz w:val="24"/>
          <w:szCs w:val="24"/>
        </w:rPr>
        <w:t>T2D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set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found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investig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metabolis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713F3" w:rsidRPr="009A440E">
        <w:rPr>
          <w:rFonts w:ascii="Book Antiqua" w:hAnsi="Book Antiqua" w:cstheme="minorHAnsi"/>
          <w:sz w:val="24"/>
          <w:szCs w:val="24"/>
        </w:rPr>
        <w:t>SGLT2i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6800" w:rsidRPr="009A440E">
        <w:rPr>
          <w:rFonts w:ascii="Book Antiqua" w:hAnsi="Book Antiqua" w:cstheme="minorHAnsi"/>
          <w:sz w:val="24"/>
          <w:szCs w:val="24"/>
          <w:vertAlign w:val="superscript"/>
        </w:rPr>
        <w:t>31</w:t>
      </w:r>
      <w:r w:rsidR="0050687E" w:rsidRPr="009A440E">
        <w:rPr>
          <w:rFonts w:ascii="Book Antiqua" w:hAnsi="Book Antiqua" w:cstheme="minorHAnsi"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0687E" w:rsidRPr="009A440E">
        <w:rPr>
          <w:rFonts w:ascii="Book Antiqua" w:hAnsi="Book Antiqua" w:cstheme="minorHAnsi"/>
          <w:sz w:val="24"/>
          <w:szCs w:val="24"/>
        </w:rPr>
        <w:t>M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scann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vast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lateral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health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aged-controll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match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show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absolu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D507C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5D507C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CE6785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="00790BBD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28.6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±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3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06C7" w:rsidRPr="001506C7">
        <w:rPr>
          <w:rFonts w:ascii="Book Antiqua" w:hAnsi="Book Antiqua" w:cstheme="minorHAnsi"/>
          <w:i/>
          <w:sz w:val="24"/>
          <w:szCs w:val="24"/>
        </w:rPr>
        <w:t>v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24.6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±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2.4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6C2846">
        <w:rPr>
          <w:rFonts w:ascii="Book Antiqua" w:hAnsi="Book Antiqua" w:cstheme="minorHAnsi"/>
          <w:i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&lt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0BBD" w:rsidRPr="009A440E">
        <w:rPr>
          <w:rFonts w:ascii="Book Antiqua" w:hAnsi="Book Antiqua" w:cstheme="minorHAnsi"/>
          <w:sz w:val="24"/>
          <w:szCs w:val="24"/>
        </w:rPr>
        <w:t>0.002)</w:t>
      </w:r>
      <w:r w:rsidR="00CE6785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suppor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neg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E6785" w:rsidRPr="009A440E">
        <w:rPr>
          <w:rFonts w:ascii="Book Antiqua" w:hAnsi="Book Antiqua" w:cstheme="minorHAnsi"/>
          <w:sz w:val="24"/>
          <w:szCs w:val="24"/>
        </w:rPr>
        <w:t>corre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betw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9D34C4" w:rsidRPr="009A440E">
        <w:rPr>
          <w:rFonts w:ascii="Book Antiqua" w:hAnsi="Book Antiqua" w:cstheme="minorHAnsi"/>
          <w:sz w:val="24"/>
          <w:szCs w:val="24"/>
        </w:rPr>
        <w:t>PC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HgbA1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(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=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−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0.63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6C2846">
        <w:rPr>
          <w:rFonts w:ascii="Book Antiqua" w:hAnsi="Book Antiqua" w:cstheme="minorHAnsi"/>
          <w:i/>
          <w:sz w:val="24"/>
          <w:szCs w:val="24"/>
        </w:rPr>
        <w:t>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&lt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D34C4" w:rsidRPr="009A440E">
        <w:rPr>
          <w:rFonts w:ascii="Book Antiqua" w:hAnsi="Book Antiqua" w:cstheme="minorHAnsi"/>
          <w:sz w:val="24"/>
          <w:szCs w:val="24"/>
        </w:rPr>
        <w:t>0.01)</w:t>
      </w:r>
      <w:r w:rsidR="00FE320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Ripley&lt;/Author&gt;&lt;Year&gt;2018&lt;/Year&gt;&lt;RecNum&gt;78&lt;/RecNum&gt;&lt;DisplayText&gt;[78]&lt;/DisplayText&gt;&lt;record&gt;&lt;rec-number&gt;78&lt;/rec-number&gt;&lt;foreign-keys&gt;&lt;key app="EN" db-id="2sfsawws0259zae9r5dvpx5srv9ddrtxpatr" timestamp="1627871161"&gt;78&lt;/key&gt;&lt;/foreign-keys&gt;&lt;ref-type name="Journal Article"&gt;17&lt;/ref-type&gt;&lt;contributors&gt;&lt;authors&gt;&lt;author&gt;Ripley, Erika M.&lt;/author&gt;&lt;author&gt;Clarke, Geoffrey D.&lt;/author&gt;&lt;author&gt;Hamidi, Vala&lt;/author&gt;&lt;author&gt;Martinez, Robert A.&lt;/author&gt;&lt;author&gt;Settles, Floyd D.&lt;/author&gt;&lt;author&gt;Solis, Carolina&lt;/author&gt;&lt;author&gt;Deng, Shengwen&lt;/author&gt;&lt;author&gt;Abdul-Ghani, Muhammad&lt;/author&gt;&lt;author&gt;Tripathy, Devjit&lt;/author&gt;&lt;author&gt;DeFronzo, Ralph A.&lt;/author&gt;&lt;/authors&gt;&lt;/contributors&gt;&lt;titles&gt;&lt;title&gt;Reduced skeletal muscle phosphocreatine concentration in type 2 diabetic patients: a quantitative image-based phosphorus-31 MR spectroscopy study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229-E239&lt;/pages&gt;&lt;volume&gt;315&lt;/volume&gt;&lt;number&gt;2&lt;/number&gt;&lt;dates&gt;&lt;year&gt;2018&lt;/year&gt;&lt;/dates&gt;&lt;publisher&gt;American Physiological Society Bethesda, MD&lt;/publisher&gt;&lt;isbn&gt;0193-1849&lt;/isbn&gt;&lt;urls&gt;&lt;/urls&gt;&lt;electronic-resource-num&gt;https://doi.org/10.1152/ajpendo.00426.2017&lt;/electronic-resource-num&gt;&lt;/record&gt;&lt;/Cite&gt;&lt;/EndNote&gt;</w:instrText>
      </w:r>
      <w:r w:rsidR="00FE320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8]</w:t>
      </w:r>
      <w:r w:rsidR="00FE320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FE320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finding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supp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656A6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t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t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impa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equela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hyperphosphatem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especi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condi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insul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resist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uti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ou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warra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giv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appropri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07F70" w:rsidRPr="009A440E">
        <w:rPr>
          <w:rFonts w:ascii="Book Antiqua" w:hAnsi="Book Antiqua" w:cstheme="minorHAnsi"/>
          <w:sz w:val="24"/>
          <w:szCs w:val="24"/>
        </w:rPr>
        <w:t>conside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87F98" w:rsidRPr="009A440E">
        <w:rPr>
          <w:rFonts w:ascii="Book Antiqua" w:hAnsi="Book Antiqua" w:cstheme="minorHAnsi"/>
          <w:sz w:val="24"/>
          <w:szCs w:val="24"/>
        </w:rPr>
        <w:t>consider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87F98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diabe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20DCE" w:rsidRPr="009A440E">
        <w:rPr>
          <w:rFonts w:ascii="Book Antiqua" w:hAnsi="Book Antiqua" w:cstheme="minorHAnsi"/>
          <w:sz w:val="24"/>
          <w:szCs w:val="24"/>
        </w:rPr>
        <w:t>disease</w:t>
      </w:r>
      <w:r w:rsidR="00070704" w:rsidRPr="009A440E">
        <w:rPr>
          <w:rFonts w:ascii="Book Antiqua" w:hAnsi="Book Antiqua" w:cstheme="minorHAnsi"/>
          <w:sz w:val="24"/>
          <w:szCs w:val="24"/>
        </w:rPr>
        <w:t>.</w:t>
      </w:r>
    </w:p>
    <w:p w14:paraId="04890193" w14:textId="64A61996" w:rsidR="00615A15" w:rsidRPr="009A440E" w:rsidRDefault="00383B65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An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range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b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hnish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mpair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for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arteri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calcific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apopto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cel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up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70944" w:rsidRPr="009A440E">
        <w:rPr>
          <w:rFonts w:ascii="Book Antiqua" w:hAnsi="Book Antiqua" w:cstheme="minorHAnsi"/>
          <w:sz w:val="24"/>
          <w:szCs w:val="24"/>
        </w:rPr>
        <w:t>histolog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D41C3" w:rsidRPr="009A440E">
        <w:rPr>
          <w:rFonts w:ascii="Book Antiqua" w:hAnsi="Book Antiqua" w:cstheme="minorHAnsi"/>
          <w:sz w:val="24"/>
          <w:szCs w:val="24"/>
        </w:rPr>
        <w:t>direc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assoc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heav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burde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indic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maladap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3295F" w:rsidRPr="009A440E">
        <w:rPr>
          <w:rFonts w:ascii="Book Antiqua" w:hAnsi="Book Antiqua" w:cstheme="minorHAnsi"/>
          <w:sz w:val="24"/>
          <w:szCs w:val="24"/>
        </w:rPr>
        <w:t>calcification</w:t>
      </w:r>
      <w:r w:rsidR="0015421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observ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ob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human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15A15" w:rsidRPr="009A440E">
        <w:rPr>
          <w:rFonts w:ascii="Book Antiqua" w:hAnsi="Book Antiqua" w:cstheme="minorHAnsi"/>
          <w:sz w:val="24"/>
          <w:szCs w:val="24"/>
        </w:rPr>
        <w:t>ESRD</w:t>
      </w:r>
      <w:r w:rsidR="00615A1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Vervloet&lt;/Author&gt;&lt;Year&gt;2018&lt;/Year&gt;&lt;RecNum&gt;79&lt;/RecNum&gt;&lt;DisplayText&gt;[79]&lt;/DisplayText&gt;&lt;record&gt;&lt;rec-number&gt;79&lt;/rec-number&gt;&lt;foreign-keys&gt;&lt;key app="EN" db-id="2sfsawws0259zae9r5dvpx5srv9ddrtxpatr" timestamp="1627871162"&gt;79&lt;/key&gt;&lt;/foreign-keys&gt;&lt;ref-type name="Journal Article"&gt;17&lt;/ref-type&gt;&lt;contributors&gt;&lt;authors&gt;&lt;author&gt;Vervloet, Marc G.&lt;/author&gt;&lt;author&gt;van Ballegooijen, Adriana J.&lt;/author&gt;&lt;/authors&gt;&lt;/contributors&gt;&lt;titles&gt;&lt;title&gt;Prevention and treatment of hyperphosphatemia in chronic kidney disease&lt;/title&gt;&lt;secondary-title&gt;Kidney international&lt;/secondary-title&gt;&lt;/titles&gt;&lt;periodical&gt;&lt;full-title&gt;Kidney international&lt;/full-title&gt;&lt;/periodical&gt;&lt;pages&gt;1060-1072&lt;/pages&gt;&lt;volume&gt;93&lt;/volume&gt;&lt;number&gt;5&lt;/number&gt;&lt;dates&gt;&lt;year&gt;2018&lt;/year&gt;&lt;/dates&gt;&lt;publisher&gt;Elsevier&lt;/publisher&gt;&lt;isbn&gt;0085-2538&lt;/isbn&gt;&lt;urls&gt;&lt;/urls&gt;&lt;electronic-resource-num&gt;https://doi.org/10.1016/j.kint.2017.11.036&lt;/electronic-resource-num&gt;&lt;/record&gt;&lt;/Cite&gt;&lt;/EndNote&gt;</w:instrText>
      </w:r>
      <w:r w:rsidR="00615A1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79]</w:t>
      </w:r>
      <w:r w:rsidR="00615A15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15A1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Prevail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theor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aggrav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smo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cel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buildu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calc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byprodu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for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0037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40037A" w:rsidRPr="009A440E">
        <w:rPr>
          <w:rFonts w:ascii="Book Antiqua" w:hAnsi="Book Antiqua" w:cstheme="minorHAnsi"/>
          <w:sz w:val="24"/>
          <w:szCs w:val="24"/>
        </w:rPr>
        <w:t>nephrocalcinosis</w:t>
      </w:r>
      <w:proofErr w:type="spellEnd"/>
      <w:r w:rsidR="0040037A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Moe&lt;/Author&gt;&lt;Year&gt;2008&lt;/Year&gt;&lt;RecNum&gt;80&lt;/RecNum&gt;&lt;DisplayText&gt;[80]&lt;/DisplayText&gt;&lt;record&gt;&lt;rec-number&gt;80&lt;/rec-number&gt;&lt;foreign-keys&gt;&lt;key app="EN" db-id="2sfsawws0259zae9r5dvpx5srv9ddrtxpatr" timestamp="1627871162"&gt;80&lt;/key&gt;&lt;/foreign-keys&gt;&lt;ref-type name="Journal Article"&gt;17&lt;/ref-type&gt;&lt;contributors&gt;&lt;authors&gt;&lt;author&gt;Moe, Sharon M.&lt;/author&gt;&lt;author&gt;Chen, Neal X.&lt;/author&gt;&lt;/authors&gt;&lt;/contributors&gt;&lt;titles&gt;&lt;title&gt;Mechanisms of vascular calcification in chronic kidney disease&lt;/title&gt;&lt;secondary-title&gt;Journal of the American Society of Nephrology&lt;/secondary-title&gt;&lt;/titles&gt;&lt;periodical&gt;&lt;full-title&gt;Journal of the American Society of Nephrology&lt;/full-title&gt;&lt;/periodical&gt;&lt;pages&gt;213-216&lt;/pages&gt;&lt;volume&gt;19&lt;/volume&gt;&lt;number&gt;2&lt;/number&gt;&lt;dates&gt;&lt;year&gt;2008&lt;/year&gt;&lt;/dates&gt;&lt;publisher&gt;Am Soc Nephrol&lt;/publisher&gt;&lt;isbn&gt;1046-6673&lt;/isbn&gt;&lt;urls&gt;&lt;/urls&gt;&lt;electronic-resource-num&gt;https://doi.org/10.1681/ASN.2007080854&lt;/electronic-resource-num&gt;&lt;/record&gt;&lt;/Cite&gt;&lt;/EndNote&gt;</w:instrText>
      </w:r>
      <w:r w:rsidR="0040037A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sz w:val="24"/>
          <w:szCs w:val="24"/>
          <w:vertAlign w:val="superscript"/>
        </w:rPr>
        <w:t>[80]</w:t>
      </w:r>
      <w:r w:rsidR="0040037A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40037A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Simi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derangemen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lbe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di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onstituen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occu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2D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5421B" w:rsidRPr="009A440E">
        <w:rPr>
          <w:rFonts w:ascii="Book Antiqua" w:hAnsi="Book Antiqua" w:cstheme="minorHAnsi"/>
          <w:sz w:val="24"/>
          <w:szCs w:val="24"/>
        </w:rPr>
        <w:t>proces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howev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heavi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similar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imp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benef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A7FC1" w:rsidRPr="009A440E">
        <w:rPr>
          <w:rFonts w:ascii="Book Antiqua" w:hAnsi="Book Antiqua" w:cstheme="minorHAnsi"/>
          <w:sz w:val="24"/>
          <w:szCs w:val="24"/>
        </w:rPr>
        <w:t>T2D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xperi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insul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resist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resul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xperi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blu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respon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ttenu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preclu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uglycemia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exc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ten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underg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nonenzym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ycosy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am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roup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glomer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base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membra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9528F" w:rsidRPr="009A440E">
        <w:rPr>
          <w:rFonts w:ascii="Book Antiqua" w:hAnsi="Book Antiqua" w:cstheme="minorHAnsi"/>
          <w:sz w:val="24"/>
          <w:szCs w:val="24"/>
        </w:rPr>
        <w:t>kidney</w:t>
      </w:r>
      <w:r w:rsidR="0079636B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prote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79636B" w:rsidRPr="009A440E">
        <w:rPr>
          <w:rFonts w:ascii="Book Antiqua" w:hAnsi="Book Antiqua" w:cstheme="minorHAnsi"/>
          <w:sz w:val="24"/>
          <w:szCs w:val="24"/>
        </w:rPr>
        <w:t>leakag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occlud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rte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lume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proc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mp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e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rteri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soon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mo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mp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rteriol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intralumi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82E56" w:rsidRPr="009A440E">
        <w:rPr>
          <w:rFonts w:ascii="Book Antiqua" w:hAnsi="Book Antiqua" w:cstheme="minorHAnsi"/>
          <w:sz w:val="24"/>
          <w:szCs w:val="24"/>
        </w:rPr>
        <w:t>GFR</w:t>
      </w:r>
      <w:r w:rsidR="00D75A3F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CE2D9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Kaufman&lt;/Author&gt;&lt;Year&gt;2019&lt;/Year&gt;&lt;RecNum&gt;81&lt;/RecNum&gt;&lt;DisplayText&gt;[81]&lt;/DisplayText&gt;&lt;record&gt;&lt;rec-number&gt;81&lt;/rec-number&gt;&lt;foreign-keys&gt;&lt;key app="EN" db-id="2sfsawws0259zae9r5dvpx5srv9ddrtxpatr" timestamp="1627871162"&gt;81&lt;/key&gt;&lt;/foreign-keys&gt;&lt;ref-type name="Journal Article"&gt;17&lt;/ref-type&gt;&lt;contributors&gt;&lt;authors&gt;&lt;author&gt;Kaufman, Daniel P.&lt;/author&gt;&lt;author&gt;Basit, Hajira&lt;/author&gt;&lt;author&gt;Knohl, Stephen J.&lt;/author&gt;&lt;/authors&gt;&lt;/contributors&gt;&lt;titles&gt;&lt;title&gt;Physiology, glomerular filtration rate (GFR)&lt;/title&gt;&lt;secondary-title&gt;StatPearls [Internet]&lt;/secondary-title&gt;&lt;/titles&gt;&lt;periodical&gt;&lt;full-title&gt;StatPearls [Internet]&lt;/full-title&gt;&lt;/periodical&gt;&lt;dates&gt;&lt;year&gt;2019&lt;/year&gt;&lt;/dates&gt;&lt;publisher&gt;StatPearls Publishing&lt;/publisher&gt;&lt;urls&gt;&lt;/urls&gt;&lt;/record&gt;&lt;/Cite&gt;&lt;/EndNote&gt;</w:instrText>
      </w:r>
      <w:r w:rsidR="00D75A3F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81]</w:t>
      </w:r>
      <w:r w:rsidR="00D75A3F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82E56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14FEDA6E" w14:textId="37876010" w:rsidR="00B83270" w:rsidRPr="009A440E" w:rsidRDefault="00FC6FF0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sequ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ismat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umi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lib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it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fil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sca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ultimate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amag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mesangium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bsequ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E6EC1" w:rsidRPr="009A440E">
        <w:rPr>
          <w:rFonts w:ascii="Book Antiqua" w:hAnsi="Book Antiqua" w:cstheme="minorHAnsi"/>
          <w:sz w:val="24"/>
          <w:szCs w:val="24"/>
        </w:rPr>
        <w:lastRenderedPageBreak/>
        <w:t>hyalin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arteri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decrea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GF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ultimate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manifes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E90231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kidne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ubsequent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CKD</w:t>
      </w:r>
      <w:r w:rsidR="0025097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lum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calib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barorecepto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elic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ren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ecre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juxtaglomer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cell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ubsequen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promo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renin-angiotensin-aldoster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syst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(RAAS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5097B" w:rsidRPr="009A440E">
        <w:rPr>
          <w:rFonts w:ascii="Book Antiqua" w:hAnsi="Book Antiqua" w:cstheme="minorHAnsi"/>
          <w:sz w:val="24"/>
          <w:szCs w:val="24"/>
        </w:rPr>
        <w:t>cascade</w:t>
      </w:r>
      <w:r w:rsidR="006943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Ku&lt;/Author&gt;&lt;Year&gt;2019&lt;/Year&gt;&lt;RecNum&gt;82&lt;/RecNum&gt;&lt;DisplayText&gt;[82]&lt;/DisplayText&gt;&lt;record&gt;&lt;rec-number&gt;82&lt;/rec-number&gt;&lt;foreign-keys&gt;&lt;key app="EN" db-id="2sfsawws0259zae9r5dvpx5srv9ddrtxpatr" timestamp="1627871162"&gt;82&lt;/key&gt;&lt;/foreign-keys&gt;&lt;ref-type name="Journal Article"&gt;17&lt;/ref-type&gt;&lt;contributors&gt;&lt;authors&gt;&lt;author&gt;Ku, Elaine&lt;/author&gt;&lt;author&gt;Lee, Benjamin J.&lt;/author&gt;&lt;author&gt;Wei, Jenny&lt;/author&gt;&lt;author&gt;Weir, Matthew R.&lt;/author&gt;&lt;/authors&gt;&lt;/contributors&gt;&lt;titles&gt;&lt;title&gt;Hypertension in CKD: core curriculum 2019&lt;/title&gt;&lt;secondary-title&gt;American Journal of Kidney Diseases&lt;/secondary-title&gt;&lt;/titles&gt;&lt;periodical&gt;&lt;full-title&gt;American Journal of Kidney Diseases&lt;/full-title&gt;&lt;/periodical&gt;&lt;pages&gt;120-131&lt;/pages&gt;&lt;volume&gt;74&lt;/volume&gt;&lt;number&gt;1&lt;/number&gt;&lt;dates&gt;&lt;year&gt;2019&lt;/year&gt;&lt;/dates&gt;&lt;publisher&gt;Elsevier&lt;/publisher&gt;&lt;isbn&gt;0272-6386&lt;/isbn&gt;&lt;urls&gt;&lt;/urls&gt;&lt;electronic-resource-num&gt;https://doi.org/10.1053/j.ajkd.2018.12.044&lt;/electronic-resource-num&gt;&lt;/record&gt;&lt;/Cite&gt;&lt;/EndNote&gt;</w:instrText>
      </w:r>
      <w:r w:rsidR="006943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82]</w:t>
      </w:r>
      <w:r w:rsidR="00694341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25097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RA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syst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94341"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3018F"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mark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cti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ngiotens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syste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vasculatur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afterlo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478CB" w:rsidRPr="009A440E">
        <w:rPr>
          <w:rFonts w:ascii="Book Antiqua" w:hAnsi="Book Antiqua" w:cstheme="minorHAnsi"/>
          <w:sz w:val="24"/>
          <w:szCs w:val="24"/>
        </w:rPr>
        <w:t>retention</w:t>
      </w:r>
      <w:r w:rsidR="00D1541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hronical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15415" w:rsidRPr="009A440E">
        <w:rPr>
          <w:rFonts w:ascii="Book Antiqua" w:hAnsi="Book Antiqua" w:cstheme="minorHAnsi"/>
          <w:sz w:val="24"/>
          <w:szCs w:val="24"/>
        </w:rPr>
        <w:t>c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le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lef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ventri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hypertrop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subsequen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95980" w:rsidRPr="009A440E">
        <w:rPr>
          <w:rFonts w:ascii="Book Antiqua" w:hAnsi="Book Antiqua" w:cstheme="minorHAnsi"/>
          <w:sz w:val="24"/>
          <w:szCs w:val="24"/>
        </w:rPr>
        <w:t>MAC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W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wi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se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ultimate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impa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crit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mann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similar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howe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n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benef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pleiotrop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ne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le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benefic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12187" w:rsidRPr="009A440E">
        <w:rPr>
          <w:rFonts w:ascii="Book Antiqua" w:hAnsi="Book Antiqua" w:cstheme="minorHAnsi"/>
          <w:sz w:val="24"/>
          <w:szCs w:val="24"/>
        </w:rPr>
        <w:t>outcomes.</w:t>
      </w:r>
    </w:p>
    <w:p w14:paraId="609014E9" w14:textId="58BA36A0" w:rsidR="008478CB" w:rsidRPr="009A440E" w:rsidRDefault="008478CB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ompromi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idneys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su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cas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phosphat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T2D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flux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color w:val="000000" w:themeColor="text1"/>
          <w:sz w:val="24"/>
          <w:szCs w:val="24"/>
        </w:rPr>
        <w:t>promote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hysiolog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quilibriu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climat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ten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metabol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xin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hi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irectl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erv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sult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hear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idne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ardioren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ndrom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efin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DIGO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Rangaswami&lt;/Author&gt;&lt;Year&gt;2019&lt;/Year&gt;&lt;RecNum&gt;3&lt;/RecNum&gt;&lt;DisplayText&gt;[3]&lt;/DisplayText&gt;&lt;record&gt;&lt;rec-number&gt;3&lt;/rec-number&gt;&lt;foreign-keys&gt;&lt;key app="EN" db-id="2sfsawws0259zae9r5dvpx5srv9ddrtxpatr" timestamp="1627871149"&gt;3&lt;/key&gt;&lt;/foreign-keys&gt;&lt;ref-type name="Journal Article"&gt;17&lt;/ref-type&gt;&lt;contributors&gt;&lt;authors&gt;&lt;author&gt;Rangaswami, Janani&lt;/author&gt;&lt;author&gt;Bhalla, Vivek&lt;/author&gt;&lt;author&gt;Blair, John E. A.&lt;/author&gt;&lt;author&gt;Chang, Tara I.&lt;/author&gt;&lt;author&gt;Costa, Salvatore&lt;/author&gt;&lt;author&gt;Lentine, Krista L.&lt;/author&gt;&lt;author&gt;Lerma, Edgar V.&lt;/author&gt;&lt;author&gt;Mezue, Kenechukwu&lt;/author&gt;&lt;author&gt;Molitch, Mark&lt;/author&gt;&lt;author&gt;Mullens, Wilfried&lt;/author&gt;&lt;/authors&gt;&lt;/contributors&gt;&lt;titles&gt;&lt;title&gt;Cardiorenal syndrome: classification, pathophysiology, diagnosis, and treatment strategies: a scientific statement from the American Heart Association&lt;/title&gt;&lt;secondary-title&gt;Circulation&lt;/secondary-title&gt;&lt;/titles&gt;&lt;periodical&gt;&lt;full-title&gt;Circulation&lt;/full-title&gt;&lt;/periodical&gt;&lt;pages&gt;e840-e878&lt;/pages&gt;&lt;volume&gt;139&lt;/volume&gt;&lt;number&gt;16&lt;/number&gt;&lt;dates&gt;&lt;year&gt;2019&lt;/year&gt;&lt;/dates&gt;&lt;publisher&gt;Am Heart Assoc&lt;/publisher&gt;&lt;isbn&gt;0009-7322&lt;/isbn&gt;&lt;urls&gt;&lt;/urls&gt;&lt;electronic-resource-num&gt;https://doi.org/10.1161/CIR.0000000000000664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orm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hysiolog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ircumstances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crea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onges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au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dem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sult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tret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ativ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E5A6B" w:rsidRPr="009A440E">
        <w:rPr>
          <w:rFonts w:ascii="Book Antiqua" w:hAnsi="Book Antiqua" w:cstheme="minorHAnsi"/>
          <w:color w:val="000000" w:themeColor="text1"/>
          <w:sz w:val="24"/>
          <w:szCs w:val="24"/>
        </w:rPr>
        <w:t>mechanosensor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erv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fiber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catter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roughou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bdomin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elv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all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Sata&lt;/Author&gt;&lt;Year&gt;2018&lt;/Year&gt;&lt;RecNum&gt;83&lt;/RecNum&gt;&lt;DisplayText&gt;[83]&lt;/DisplayText&gt;&lt;record&gt;&lt;rec-number&gt;83&lt;/rec-number&gt;&lt;foreign-keys&gt;&lt;key app="EN" db-id="2sfsawws0259zae9r5dvpx5srv9ddrtxpatr" timestamp="1627871162"&gt;83&lt;/key&gt;&lt;/foreign-keys&gt;&lt;ref-type name="Journal Article"&gt;17&lt;/ref-type&gt;&lt;contributors&gt;&lt;authors&gt;&lt;author&gt;Sata, Yusuke&lt;/author&gt;&lt;author&gt;Head, Geoffrey A.&lt;/author&gt;&lt;author&gt;Denton, Kate&lt;/author&gt;&lt;author&gt;May, Clive N.&lt;/author&gt;&lt;author&gt;Schlaich, Markus P.&lt;/author&gt;&lt;/authors&gt;&lt;/contributors&gt;&lt;titles&gt;&lt;title&gt;Role of the sympathetic nervous system and its modulation in renal hypertension&lt;/title&gt;&lt;secondary-title&gt;Frontiers in Medicine&lt;/secondary-title&gt;&lt;/titles&gt;&lt;periodical&gt;&lt;full-title&gt;Frontiers in Medicine&lt;/full-title&gt;&lt;/periodical&gt;&lt;pages&gt;82&lt;/pages&gt;&lt;volume&gt;5&lt;/volume&gt;&lt;dates&gt;&lt;year&gt;2018&lt;/year&gt;&lt;/dates&gt;&lt;publisher&gt;Frontiers&lt;/publisher&gt;&lt;isbn&gt;2296-858X&lt;/isbn&gt;&lt;urls&gt;&lt;/urls&gt;&lt;electronic-resource-num&gt;https://doi.org/10.3389/fmed.2018.00082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3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lead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henomen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now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orenal</w:t>
      </w:r>
      <w:proofErr w:type="spellEnd"/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flex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hic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a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ste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ttenuate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fferen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mpathet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ervou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yste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it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(ERSNA)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Frame&lt;/Author&gt;&lt;Year&gt;2017&lt;/Year&gt;&lt;RecNum&gt;84&lt;/RecNum&gt;&lt;DisplayText&gt;[84, 85]&lt;/DisplayText&gt;&lt;record&gt;&lt;rec-number&gt;84&lt;/rec-number&gt;&lt;foreign-keys&gt;&lt;key app="EN" db-id="2sfsawws0259zae9r5dvpx5srv9ddrtxpatr" timestamp="1627871162"&gt;84&lt;/key&gt;&lt;/foreign-keys&gt;&lt;ref-type name="Journal Article"&gt;17&lt;/ref-type&gt;&lt;contributors&gt;&lt;authors&gt;&lt;author&gt;Frame, Alissa&lt;/author&gt;&lt;author&gt;Wainford, Richard&lt;/author&gt;&lt;/authors&gt;&lt;/contributors&gt;&lt;titles&gt;&lt;title&gt;The role of the mechanosensitive renal sensory afferent nerve sympathoinhibitory reno-renal reflex in sympathetic outflow, natriuresis, and blood pressure regulation&lt;/title&gt;&lt;secondary-title&gt;The FASEB Journal&lt;/secondary-title&gt;&lt;/titles&gt;&lt;periodical&gt;&lt;full-title&gt;The FASEB Journal&lt;/full-title&gt;&lt;/periodical&gt;&lt;pages&gt;718-8&lt;/pages&gt;&lt;volume&gt;31&lt;/volume&gt;&lt;number&gt;1_supplement&lt;/number&gt;&lt;dates&gt;&lt;year&gt;2017&lt;/year&gt;&lt;/dates&gt;&lt;publisher&gt;The Federation of American Societies for Experimental Biology&lt;/publisher&gt;&lt;isbn&gt;0892-6638&lt;/isbn&gt;&lt;urls&gt;&lt;/urls&gt;&lt;/record&gt;&lt;/Cite&gt;&lt;Cite&gt;&lt;Author&gt;Tanaka&lt;/Author&gt;&lt;Year&gt;2020&lt;/Year&gt;&lt;RecNum&gt;85&lt;/RecNum&gt;&lt;record&gt;&lt;rec-number&gt;85&lt;/rec-number&gt;&lt;foreign-keys&gt;&lt;key app="EN" db-id="2sfsawws0259zae9r5dvpx5srv9ddrtxpatr" timestamp="1627871162"&gt;85&lt;/key&gt;&lt;/foreign-keys&gt;&lt;ref-type name="Journal Article"&gt;17&lt;/ref-type&gt;&lt;contributors&gt;&lt;authors&gt;&lt;author&gt;Tanaka, Shinji&lt;/author&gt;&lt;author&gt;Okusa, Mark D.&lt;/author&gt;&lt;/authors&gt;&lt;/contributors&gt;&lt;titles&gt;&lt;title&gt;Crosstalk between the nervous system and the kidney&lt;/title&gt;&lt;secondary-title&gt;Kidney International&lt;/secondary-title&gt;&lt;/titles&gt;&lt;periodical&gt;&lt;full-title&gt;Kidney international&lt;/full-title&gt;&lt;/periodical&gt;&lt;pages&gt;466-476&lt;/pages&gt;&lt;volume&gt;97&lt;/volume&gt;&lt;number&gt;3&lt;/number&gt;&lt;dates&gt;&lt;year&gt;2020&lt;/year&gt;&lt;/dates&gt;&lt;publisher&gt;Elsevier&lt;/publisher&gt;&lt;isbn&gt;0085-2538&lt;/isbn&gt;&lt;urls&gt;&lt;/urls&gt;&lt;electronic-resource-num&gt;https://doi.org/10.1016/j.kint.2019.10.032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4,85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6C2846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ecreas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RSN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sociat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highe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reshol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α1-adrenocepto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ation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s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ceptor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la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vit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ol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ctiva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ransporter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proxim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ubul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lea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tat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et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sodium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absorption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ecreasing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ir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function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orenal</w:t>
      </w:r>
      <w:proofErr w:type="spellEnd"/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flex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nduce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natriures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lie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entral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ongestion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However,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chronic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kidney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iseas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ESR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associated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dysregulation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norenal</w:t>
      </w:r>
      <w:proofErr w:type="spellEnd"/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reflex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Kopp&lt;/Author&gt;&lt;Year&gt;1985&lt;/Year&gt;&lt;RecNum&gt;86&lt;/RecNum&gt;&lt;DisplayText&gt;[86, 87]&lt;/DisplayText&gt;&lt;record&gt;&lt;rec-number&gt;86&lt;/rec-number&gt;&lt;foreign-keys&gt;&lt;key app="EN" db-id="2sfsawws0259zae9r5dvpx5srv9ddrtxpatr" timestamp="1627871163"&gt;86&lt;/key&gt;&lt;/foreign-keys&gt;&lt;ref-type name="Journal Article"&gt;17&lt;/ref-type&gt;&lt;contributors&gt;&lt;authors&gt;&lt;author&gt;Kopp, Ulla C.&lt;/author&gt;&lt;author&gt;Smith, Lori A.&lt;/author&gt;&lt;author&gt;DiBona, Gerald F.&lt;/author&gt;&lt;/authors&gt;&lt;/contributors&gt;&lt;titles&gt;&lt;title&gt;Renorenal reflexes: neural components of ipsilateral and contralateral renal responses&lt;/title&gt;&lt;secondary-title&gt;American Journal of Physiology-Renal Physiology&lt;/secondary-title&gt;&lt;/titles&gt;&lt;periodical&gt;&lt;full-title&gt;American Journal of Physiology-Renal Physiology&lt;/full-title&gt;&lt;/periodical&gt;&lt;pages&gt;F507-F517&lt;/pages&gt;&lt;volume&gt;249&lt;/volume&gt;&lt;number&gt;4&lt;/number&gt;&lt;dates&gt;&lt;year&gt;1985&lt;/year&gt;&lt;/dates&gt;&lt;publisher&gt;American Physiological Society Bethesda, MD&lt;/publisher&gt;&lt;isbn&gt;1931-857X&lt;/isbn&gt;&lt;urls&gt;&lt;/urls&gt;&lt;electronic-resource-num&gt;https://doi.org/10.1007/978-1-4939-6566-3_5&lt;/electronic-resource-num&gt;&lt;/record&gt;&lt;/Cite&gt;&lt;Cite&gt;&lt;Author&gt;Okusa&lt;/Author&gt;&lt;Year&gt;2017&lt;/Year&gt;&lt;RecNum&gt;87&lt;/RecNum&gt;&lt;record&gt;&lt;rec-number&gt;87&lt;/rec-number&gt;&lt;foreign-keys&gt;&lt;key app="EN" db-id="2sfsawws0259zae9r5dvpx5srv9ddrtxpatr" timestamp="1627871163"&gt;87&lt;/key&gt;&lt;/foreign-keys&gt;&lt;ref-type name="Journal Article"&gt;17&lt;/ref-type&gt;&lt;contributors&gt;&lt;authors&gt;&lt;author&gt;Okusa, Mark D.&lt;/author&gt;&lt;author&gt;Rosin, Diane L.&lt;/author&gt;&lt;author&gt;Tracey, Kevin J.&lt;/author&gt;&lt;/authors&gt;&lt;/contributors&gt;&lt;titles&gt;&lt;title&gt;Targeting neural reflex circuits in immunity to treat kidney disease&lt;/title&gt;&lt;secondary-title&gt;Nature Reviews Nephrology&lt;/secondary-title&gt;&lt;/titles&gt;&lt;periodical&gt;&lt;full-title&gt;Nature Reviews Nephrology&lt;/full-title&gt;&lt;/periodical&gt;&lt;pages&gt;669&lt;/pages&gt;&lt;volume&gt;13&lt;/volume&gt;&lt;number&gt;11&lt;/number&gt;&lt;dates&gt;&lt;year&gt;2017&lt;/year&gt;&lt;/dates&gt;&lt;publisher&gt;Nature Publishing Group&lt;/publisher&gt;&lt;isbn&gt;1759-507X&lt;/isbn&gt;&lt;urls&gt;&lt;/urls&gt;&lt;electronic-resource-num&gt;https://doi.org/10.1038/nrneph.2017.132&lt;/electronic-resource-num&gt;&lt;/record&gt;&lt;/Cite&gt;&lt;/EndNote&gt;</w:instrTex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6,87]</w:t>
      </w:r>
      <w:r w:rsidRPr="00BE6EC1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506C7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pproach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consequ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mpairm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promo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homeosta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fun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offer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liber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sodiu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experi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filt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glucos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reabsorb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lo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proxi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tubu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hig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755FB" w:rsidRPr="009A440E">
        <w:rPr>
          <w:rFonts w:ascii="Book Antiqua" w:hAnsi="Book Antiqua" w:cstheme="minorHAnsi"/>
          <w:sz w:val="24"/>
          <w:szCs w:val="24"/>
        </w:rPr>
        <w:t>affinity</w:t>
      </w:r>
      <w:r w:rsidR="008755F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Lovshin&lt;/Author&gt;&lt;Year&gt;2015&lt;/Year&gt;&lt;RecNum&gt;88&lt;/RecNum&gt;&lt;DisplayText&gt;[88]&lt;/DisplayText&gt;&lt;record&gt;&lt;rec-number&gt;88&lt;/rec-number&gt;&lt;foreign-keys&gt;&lt;key app="EN" db-id="2sfsawws0259zae9r5dvpx5srv9ddrtxpatr" timestamp="1627871163"&gt;88&lt;/key&gt;&lt;/foreign-keys&gt;&lt;ref-type name="Journal Article"&gt;17&lt;/ref-type&gt;&lt;contributors&gt;&lt;authors&gt;&lt;author&gt;Lovshin, J. A.&lt;/author&gt;&lt;author&gt;Gilbert, R. E.&lt;/author&gt;&lt;/authors&gt;&lt;/contributors&gt;&lt;titles&gt;&lt;title&gt;Are SGLT2 inhibitors reasonable antihypertensive drugs and renoprotective?&lt;/title&gt;&lt;secondary-title&gt;Current hypertension reports&lt;/secondary-title&gt;&lt;/titles&gt;&lt;periodical&gt;&lt;full-title&gt;Current hypertension reports&lt;/full-title&gt;&lt;/periodical&gt;&lt;pages&gt;40&lt;/pages&gt;&lt;volume&gt;17&lt;/volume&gt;&lt;number&gt;6&lt;/number&gt;&lt;dates&gt;&lt;year&gt;2015&lt;/year&gt;&lt;/dates&gt;&lt;publisher&gt;Springer&lt;/publisher&gt;&lt;isbn&gt;1522-6417&lt;/isbn&gt;&lt;urls&gt;&lt;/urls&gt;&lt;electronic-resource-num&gt;https://doi.org/10.1007/s11906-015-0551-3&lt;/electronic-resource-num&gt;&lt;/record&gt;&lt;/Cite&gt;&lt;/EndNote&gt;</w:instrText>
      </w:r>
      <w:r w:rsidR="008755F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 w:cstheme="minorHAnsi"/>
          <w:noProof/>
          <w:sz w:val="24"/>
          <w:szCs w:val="24"/>
          <w:vertAlign w:val="superscript"/>
        </w:rPr>
        <w:t>[88]</w:t>
      </w:r>
      <w:r w:rsidR="008755FB" w:rsidRPr="00BE6EC1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8163D2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GLT2i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mitig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reabsorp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u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90%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concomit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lastRenderedPageBreak/>
        <w:t>lo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disinhibi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juxtaglomer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apparat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promo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hyperfil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loop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ubsequen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8163D2" w:rsidRPr="009A440E">
        <w:rPr>
          <w:rFonts w:ascii="Book Antiqua" w:hAnsi="Book Antiqua" w:cstheme="minorHAnsi"/>
          <w:sz w:val="24"/>
          <w:szCs w:val="24"/>
        </w:rPr>
        <w:t>diuresed</w:t>
      </w:r>
      <w:proofErr w:type="spellEnd"/>
      <w:r w:rsidR="008163D2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spar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163D2" w:rsidRPr="009A440E">
        <w:rPr>
          <w:rFonts w:ascii="Book Antiqua" w:hAnsi="Book Antiqua" w:cstheme="minorHAnsi"/>
          <w:sz w:val="24"/>
          <w:szCs w:val="24"/>
        </w:rPr>
        <w:t>kidne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edem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86970" w:rsidRPr="009A440E">
        <w:rPr>
          <w:rFonts w:ascii="Book Antiqua" w:hAnsi="Book Antiqua" w:cstheme="minorHAnsi"/>
          <w:sz w:val="24"/>
          <w:szCs w:val="24"/>
        </w:rPr>
        <w:t>congestion.</w:t>
      </w:r>
    </w:p>
    <w:p w14:paraId="096EA077" w14:textId="36C33A51" w:rsidR="00050B56" w:rsidRPr="009A440E" w:rsidRDefault="00050B56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pi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d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cli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mpro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l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KD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VAS-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v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yp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2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abete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lucid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YXJib25lPC9BdXRob3I+PFllYXI+MjAxOTwvWWVhcj48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DYXJib25lPC9BdXRob3I+PFllYXI+MjAxOTwvWWVhcj48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</w:fldData>
        </w:fldCha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131F00" w:rsidRPr="00BE6EC1">
        <w:rPr>
          <w:rFonts w:ascii="Book Antiqua" w:hAnsi="Book Antiqua"/>
          <w:sz w:val="24"/>
          <w:szCs w:val="24"/>
          <w:vertAlign w:val="superscript"/>
        </w:rPr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BE6EC1">
        <w:rPr>
          <w:rFonts w:ascii="Book Antiqua" w:hAnsi="Book Antiqua"/>
          <w:sz w:val="24"/>
          <w:szCs w:val="24"/>
          <w:vertAlign w:val="superscript"/>
        </w:rPr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89]</w:t>
      </w:r>
      <w:r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sz w:val="24"/>
          <w:szCs w:val="24"/>
        </w:rPr>
        <w:t>.</w:t>
      </w:r>
      <w:r w:rsidR="006C2846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tere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dra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c</w:t>
      </w:r>
      <w:r w:rsidRPr="009A440E">
        <w:rPr>
          <w:rFonts w:ascii="Book Antiqua" w:hAnsi="Book Antiqua"/>
          <w:sz w:val="24"/>
          <w:szCs w:val="24"/>
        </w:rPr>
        <w:t>omposite</w:t>
      </w:r>
      <w:r w:rsidR="00EB7295" w:rsidRPr="009A440E">
        <w:rPr>
          <w:rFonts w:ascii="Book Antiqua" w:hAnsi="Book Antiqua"/>
          <w:sz w:val="24"/>
          <w:szCs w:val="24"/>
        </w:rPr>
        <w:t>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(CVD)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nfa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yocard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far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(MI)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nfa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troke.</w:t>
      </w:r>
      <w:r w:rsidR="001506C7">
        <w:rPr>
          <w:rFonts w:ascii="Book Antiqua" w:hAnsi="Book Antiqua"/>
          <w:sz w:val="24"/>
          <w:szCs w:val="24"/>
        </w:rPr>
        <w:t xml:space="preserve"> </w:t>
      </w:r>
      <w:bookmarkStart w:id="6" w:name="_Hlk17659196"/>
      <w:r w:rsidR="00EB7295" w:rsidRPr="009A440E">
        <w:rPr>
          <w:rFonts w:ascii="Book Antiqua" w:hAnsi="Book Antiqua"/>
          <w:sz w:val="24"/>
          <w:szCs w:val="24"/>
        </w:rPr>
        <w:t>D</w:t>
      </w:r>
      <w:r w:rsidRPr="009A440E">
        <w:rPr>
          <w:rFonts w:ascii="Book Antiqua" w:hAnsi="Book Antiqua"/>
          <w:sz w:val="24"/>
          <w:szCs w:val="24"/>
        </w:rPr>
        <w:t>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u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rel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death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lbuminuri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EB7295" w:rsidRPr="009A440E">
        <w:rPr>
          <w:rFonts w:ascii="Book Antiqua" w:hAnsi="Book Antiqua"/>
          <w:sz w:val="24"/>
          <w:szCs w:val="24"/>
        </w:rPr>
        <w:t>exacerbation</w:t>
      </w:r>
      <w:r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bookmarkEnd w:id="6"/>
      <w:r w:rsidR="008B28BD" w:rsidRPr="009A440E">
        <w:rPr>
          <w:rFonts w:ascii="Book Antiqua" w:hAnsi="Book Antiqua"/>
          <w:sz w:val="24"/>
          <w:szCs w:val="24"/>
        </w:rPr>
        <w:t>hear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B28BD" w:rsidRPr="009A440E">
        <w:rPr>
          <w:rFonts w:ascii="Book Antiqua" w:hAnsi="Book Antiqua"/>
          <w:sz w:val="24"/>
          <w:szCs w:val="24"/>
        </w:rPr>
        <w:t>failu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B28BD" w:rsidRPr="009A440E">
        <w:rPr>
          <w:rFonts w:ascii="Book Antiqua" w:hAnsi="Book Antiqua"/>
          <w:sz w:val="24"/>
          <w:szCs w:val="24"/>
        </w:rPr>
        <w:t>hospitalization</w:t>
      </w:r>
      <w:r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show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improvem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A02AAE" w:rsidRPr="009A440E">
        <w:rPr>
          <w:rFonts w:ascii="Book Antiqua" w:hAnsi="Book Antiqua"/>
          <w:sz w:val="24"/>
          <w:szCs w:val="24"/>
        </w:rPr>
        <w:t>receiv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ompar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(</w:t>
      </w:r>
      <w:r w:rsidR="00A02AAE"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HR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 xml:space="preserve"> =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86;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95%CI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>: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75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>-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97</w:t>
      </w:r>
      <w:r w:rsidR="006C2846">
        <w:rPr>
          <w:rFonts w:ascii="Book Antiqua" w:hAnsi="Book Antiqua" w:hint="eastAsia"/>
          <w:color w:val="000000" w:themeColor="text1"/>
          <w:sz w:val="24"/>
          <w:szCs w:val="24"/>
          <w:shd w:val="clear" w:color="auto" w:fill="FFFFFF"/>
          <w:lang w:eastAsia="zh-CN"/>
        </w:rPr>
        <w:t>,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6C2846">
        <w:rPr>
          <w:rFonts w:ascii="Book Antiqua" w:hAnsi="Book Antiqua"/>
          <w:i/>
          <w:caps/>
          <w:color w:val="000000" w:themeColor="text1"/>
          <w:sz w:val="24"/>
          <w:szCs w:val="24"/>
          <w:shd w:val="clear" w:color="auto" w:fill="FFFFFF"/>
        </w:rPr>
        <w:t>p</w:t>
      </w:r>
      <w:r w:rsidR="006C2846">
        <w:rPr>
          <w:rFonts w:ascii="Book Antiqua" w:hAnsi="Book Antiqua" w:hint="eastAsia"/>
          <w:i/>
          <w:caps/>
          <w:color w:val="000000" w:themeColor="text1"/>
          <w:sz w:val="24"/>
          <w:szCs w:val="24"/>
          <w:shd w:val="clear" w:color="auto" w:fill="FFFFFF"/>
          <w:lang w:eastAsia="zh-CN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=</w:t>
      </w:r>
      <w:r w:rsidR="001506C7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0.02)</w:t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instrText xml:space="preserve"> ADDIN EN.CITE </w:instrText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instrText xml:space="preserve"> ADDIN EN.CITE.DATA </w:instrText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</w:r>
      <w:r w:rsidR="006A1589"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end"/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r w:rsidR="005D4EF9">
        <w:rPr>
          <w:rFonts w:ascii="Book Antiqua" w:hAnsi="Book Antiqua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</w:t>
      </w:r>
      <w:r w:rsidR="006A1589" w:rsidRPr="00BE6EC1">
        <w:rPr>
          <w:rFonts w:ascii="Book Antiqua" w:hAnsi="Book Antiqua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0]</w:t>
      </w:r>
      <w:r w:rsidRPr="00BE6EC1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vertAlign w:val="superscript"/>
        </w:rPr>
        <w:fldChar w:fldCharType="end"/>
      </w:r>
      <w:r w:rsidRPr="009A440E">
        <w:rPr>
          <w:rFonts w:ascii="Book Antiqua" w:hAnsi="Book Antiqua"/>
          <w:color w:val="000000" w:themeColor="text1"/>
          <w:sz w:val="24"/>
          <w:szCs w:val="24"/>
          <w:shd w:val="clear" w:color="auto" w:fill="FFFFFF"/>
        </w:rPr>
        <w:t>.</w:t>
      </w:r>
      <w:r w:rsidR="006C2846">
        <w:rPr>
          <w:rFonts w:ascii="Book Antiqua" w:hAnsi="Book Antiqua"/>
          <w:sz w:val="24"/>
          <w:szCs w:val="24"/>
          <w:vertAlign w:val="superscript"/>
        </w:rPr>
        <w:t xml:space="preserve"> </w:t>
      </w:r>
      <w:bookmarkStart w:id="7" w:name="_Hlk17032409"/>
      <w:r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econd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emonstr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uperiorit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dea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fro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us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6C2846">
        <w:rPr>
          <w:rFonts w:ascii="Book Antiqua" w:hAnsi="Book Antiqua"/>
          <w:i/>
          <w:caps/>
          <w:sz w:val="24"/>
          <w:szCs w:val="24"/>
        </w:rPr>
        <w:t>p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0.24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u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hypothe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es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discontinued</w:t>
      </w:r>
      <w:bookmarkEnd w:id="7"/>
      <w:r w:rsidR="00CE5A6B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E5A6B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Neal&lt;/Author&gt;&lt;Year&gt;2017&lt;/Year&gt;&lt;RecNum&gt;20&lt;/RecNum&gt;&lt;DisplayText&gt;[20]&lt;/DisplayText&gt;&lt;record&gt;&lt;rec-number&gt;20&lt;/rec-number&gt;&lt;foreign-keys&gt;&lt;key app="EN" db-id="2sfsawws0259zae9r5dvpx5srv9ddrtxpatr" timestamp="1627871152"&gt;20&lt;/key&gt;&lt;/foreign-keys&gt;&lt;ref-type name="Journal Article"&gt;17&lt;/ref-type&gt;&lt;contributors&gt;&lt;authors&gt;&lt;author&gt;Neal, Bruce&lt;/author&gt;&lt;author&gt;Perkovic, Vlado&lt;/author&gt;&lt;author&gt;Mahaffey, Kenneth W.&lt;/author&gt;&lt;author&gt;De Zeeuw, Dick&lt;/author&gt;&lt;author&gt;Fulcher, Greg&lt;/author&gt;&lt;author&gt;Erondu, Ngozi&lt;/author&gt;&lt;author&gt;Shaw, Wayne&lt;/author&gt;&lt;author&gt;Law, Gordon&lt;/author&gt;&lt;author&gt;Desai, Mehul&lt;/author&gt;&lt;author&gt;Matthews, David R.&lt;/author&gt;&lt;/authors&gt;&lt;/contributors&gt;&lt;titles&gt;&lt;title&gt;Canagliflozin and cardiovascular and renal events in type 2 diabetes&lt;/title&gt;&lt;secondary-title&gt;New England Journal of Medicine&lt;/secondary-title&gt;&lt;/titles&gt;&lt;periodical&gt;&lt;full-title&gt;New England Journal of Medicine&lt;/full-title&gt;&lt;/periodical&gt;&lt;pages&gt;644-657&lt;/pages&gt;&lt;volume&gt;377&lt;/volume&gt;&lt;number&gt;7&lt;/number&gt;&lt;dates&gt;&lt;year&gt;2017&lt;/year&gt;&lt;/dates&gt;&lt;publisher&gt;Mass Medical Soc&lt;/publisher&gt;&lt;isbn&gt;0028-4793&lt;/isbn&gt;&lt;urls&gt;&lt;/urls&gt;&lt;electronic-resource-num&gt;https://doi.org/10.1056/NEJMoa1611925&lt;/electronic-resource-num&gt;&lt;/record&gt;&lt;/Cite&gt;&lt;/EndNote&gt;</w:instrText>
      </w:r>
      <w:r w:rsidR="00CE5A6B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CE5A6B" w:rsidRPr="00BE6EC1">
        <w:rPr>
          <w:rFonts w:ascii="Book Antiqua" w:hAnsi="Book Antiqua"/>
          <w:noProof/>
          <w:sz w:val="24"/>
          <w:szCs w:val="24"/>
          <w:vertAlign w:val="superscript"/>
        </w:rPr>
        <w:t>[20]</w:t>
      </w:r>
      <w:r w:rsidR="00CE5A6B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515021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w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s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ha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differ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profil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conduc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15021" w:rsidRPr="009A440E">
        <w:rPr>
          <w:rFonts w:ascii="Book Antiqua" w:hAnsi="Book Antiqua"/>
          <w:sz w:val="24"/>
          <w:szCs w:val="24"/>
        </w:rPr>
        <w:t>cardioprotection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damage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exam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CANVAS-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includ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illustr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15021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nephrotoxic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fact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demonstr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594150" w:rsidRPr="009A440E">
        <w:rPr>
          <w:rFonts w:ascii="Book Antiqua" w:hAnsi="Book Antiqua"/>
          <w:sz w:val="24"/>
          <w:szCs w:val="24"/>
        </w:rPr>
        <w:t>dat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il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b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discusse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terestingl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no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agne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odifi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cardiovascula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rof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atie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undergo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hemodialys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osi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respect</w:t>
      </w:r>
      <w:r w:rsidR="00FB61F6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Sakaguchi&lt;/Author&gt;&lt;Year&gt;2014&lt;/Year&gt;&lt;RecNum&gt;90&lt;/RecNum&gt;&lt;DisplayText&gt;[91]&lt;/DisplayText&gt;&lt;record&gt;&lt;rec-number&gt;90&lt;/rec-number&gt;&lt;foreign-keys&gt;&lt;key app="EN" db-id="2sfsawws0259zae9r5dvpx5srv9ddrtxpatr" timestamp="1627871163"&gt;90&lt;/key&gt;&lt;/foreign-keys&gt;&lt;ref-type name="Journal Article"&gt;17&lt;/ref-type&gt;&lt;contributors&gt;&lt;authors&gt;&lt;author&gt;Sakaguchi, Yusuke&lt;/author&gt;&lt;author&gt;Fujii, Naohiko&lt;/author&gt;&lt;author&gt;Shoji, Tatsuya&lt;/author&gt;&lt;author&gt;Hayashi, Terumasa&lt;/author&gt;&lt;author&gt;Rakugi, Hiromi&lt;/author&gt;&lt;author&gt;Iseki, Kunitoshi&lt;/author&gt;&lt;author&gt;Tsubakihara, Yoshiharu&lt;/author&gt;&lt;author&gt;Isaka, Yoshitaka&lt;/author&gt;&lt;author&gt;Committee of Renal Data Registry of the Japanese Society for Dialysis, Therapy&lt;/author&gt;&lt;/authors&gt;&lt;/contributors&gt;&lt;titles&gt;&lt;title&gt;Magnesium modifies the cardiovascular mortality risk associated with hyperphosphatemia in patients undergoing hemodialysis: a cohort study&lt;/title&gt;&lt;secondary-title&gt;PLoS One&lt;/secondary-title&gt;&lt;/titles&gt;&lt;periodical&gt;&lt;full-title&gt;PLoS One&lt;/full-title&gt;&lt;/periodical&gt;&lt;pages&gt;e116273&lt;/pages&gt;&lt;volume&gt;9&lt;/volume&gt;&lt;number&gt;12&lt;/number&gt;&lt;dates&gt;&lt;year&gt;2014&lt;/year&gt;&lt;/dates&gt;&lt;publisher&gt;Public Library of Science&lt;/publisher&gt;&lt;isbn&gt;1932-6203&lt;/isbn&gt;&lt;urls&gt;&lt;/urls&gt;&lt;electronic-resource-num&gt;https://doi.org/10.1371/journal.pone.0116273&lt;/electronic-resource-num&gt;&lt;/record&gt;&lt;/Cite&gt;&lt;/EndNote&gt;</w:instrText>
      </w:r>
      <w:r w:rsidR="00FB61F6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184630">
        <w:rPr>
          <w:rFonts w:ascii="Book Antiqua" w:hAnsi="Book Antiqua"/>
          <w:noProof/>
          <w:sz w:val="24"/>
          <w:szCs w:val="24"/>
          <w:vertAlign w:val="superscript"/>
        </w:rPr>
        <w:t>90</w:t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61F6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1F6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eta-analysis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how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a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mpro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agnes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level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ot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ttenu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TH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mplic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pot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underly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fact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cardioren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mor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benef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SGLT2</w:t>
      </w:r>
      <w:r w:rsidR="00B40FC8" w:rsidRPr="009A440E">
        <w:rPr>
          <w:rFonts w:ascii="Book Antiqua" w:hAnsi="Book Antiqua"/>
          <w:sz w:val="24"/>
          <w:szCs w:val="24"/>
        </w:rPr>
        <w:t>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FB61F6" w:rsidRPr="009A440E">
        <w:rPr>
          <w:rFonts w:ascii="Book Antiqua" w:hAnsi="Book Antiqua"/>
          <w:sz w:val="24"/>
          <w:szCs w:val="24"/>
        </w:rPr>
        <w:t>trial</w:t>
      </w:r>
      <w:r w:rsidR="00B40FC8" w:rsidRPr="00BE6EC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BE6EC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Tang&lt;/Author&gt;&lt;Year&gt;2016&lt;/Year&gt;&lt;RecNum&gt;91&lt;/RecNum&gt;&lt;DisplayText&gt;[92]&lt;/DisplayText&gt;&lt;record&gt;&lt;rec-number&gt;91&lt;/rec-number&gt;&lt;foreign-keys&gt;&lt;key app="EN" db-id="2sfsawws0259zae9r5dvpx5srv9ddrtxpatr" timestamp="1627871164"&gt;91&lt;/key&gt;&lt;/foreign-keys&gt;&lt;ref-type name="Journal Article"&gt;17&lt;/ref-type&gt;&lt;contributors&gt;&lt;authors&gt;&lt;author&gt;Tang, Huilin&lt;/author&gt;&lt;author&gt;Zhang, Xi&lt;/author&gt;&lt;author&gt;Zhang, Jingjing&lt;/author&gt;&lt;author&gt;Li, Yufeng&lt;/author&gt;&lt;author&gt;Del Gobbo, Liana C.&lt;/author&gt;&lt;author&gt;Zhai, Suodi&lt;/author&gt;&lt;author&gt;Song, Yiqing&lt;/author&gt;&lt;/authors&gt;&lt;/contributors&gt;&lt;titles&gt;&lt;title&gt;Elevated serum magnesium associated with SGLT2 inhibitor use in type 2 diabetes patients: a meta-analysis of randomised controlled trials&lt;/title&gt;&lt;secondary-title&gt;Diabetologia&lt;/secondary-title&gt;&lt;/titles&gt;&lt;periodical&gt;&lt;full-title&gt;Diabetologia&lt;/full-title&gt;&lt;/periodical&gt;&lt;pages&gt;2546-2551&lt;/pages&gt;&lt;volume&gt;59&lt;/volume&gt;&lt;number&gt;12&lt;/number&gt;&lt;dates&gt;&lt;year&gt;2016&lt;/year&gt;&lt;/dates&gt;&lt;publisher&gt;Springer&lt;/publisher&gt;&lt;isbn&gt;1432-0428&lt;/isbn&gt;&lt;urls&gt;&lt;/urls&gt;&lt;electronic-resource-num&gt;https://doi.org/10.1007/s00125-016-4101-6&lt;/electronic-resource-num&gt;&lt;/record&gt;&lt;/Cite&gt;&lt;/EndNote&gt;</w:instrText>
      </w:r>
      <w:r w:rsidR="00B40FC8" w:rsidRPr="00BE6EC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184630">
        <w:rPr>
          <w:rFonts w:ascii="Book Antiqua" w:hAnsi="Book Antiqua"/>
          <w:noProof/>
          <w:sz w:val="24"/>
          <w:szCs w:val="24"/>
          <w:vertAlign w:val="superscript"/>
        </w:rPr>
        <w:t>91</w:t>
      </w:r>
      <w:r w:rsidR="006A1589" w:rsidRPr="00BE6EC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40FC8" w:rsidRPr="00BE6EC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B61F6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jus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o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multip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pleiotropic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effec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B40FC8" w:rsidRPr="009A440E">
        <w:rPr>
          <w:rFonts w:ascii="Book Antiqua" w:hAnsi="Book Antiqua"/>
          <w:sz w:val="24"/>
          <w:szCs w:val="24"/>
        </w:rPr>
        <w:t>SGLT2i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0CE6D48A" w14:textId="2B53F4F6" w:rsidR="008478CB" w:rsidRDefault="00D22754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inu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phosphatem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que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chanis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atur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ise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vestig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physiolog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oxid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stre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s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2D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c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exacerb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med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toxic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insul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gluc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B0502" w:rsidRPr="009A440E">
        <w:rPr>
          <w:rFonts w:ascii="Book Antiqua" w:hAnsi="Book Antiqua" w:cstheme="minorHAnsi"/>
          <w:sz w:val="24"/>
          <w:szCs w:val="24"/>
        </w:rPr>
        <w:t>dysregulation</w:t>
      </w:r>
      <w:r w:rsidR="008B0502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Nguyen&lt;/Author&gt;&lt;Year&gt;2015&lt;/Year&gt;&lt;RecNum&gt;92&lt;/RecNum&gt;&lt;DisplayText&gt;[93]&lt;/DisplayText&gt;&lt;record&gt;&lt;rec-number&gt;92&lt;/rec-number&gt;&lt;foreign-keys&gt;&lt;key app="EN" db-id="2sfsawws0259zae9r5dvpx5srv9ddrtxpatr" timestamp="1627871164"&gt;92&lt;/key&gt;&lt;/foreign-keys&gt;&lt;ref-type name="Journal Article"&gt;17&lt;/ref-type&gt;&lt;contributors&gt;&lt;authors&gt;&lt;author&gt;Nguyen, Tuyet Thi&lt;/author&gt;&lt;author&gt;Quan, Xianglan&lt;/author&gt;&lt;author&gt;Hwang, Kyu-Hee&lt;/author&gt;&lt;author&gt;Xu, Shanhua&lt;/author&gt;&lt;author&gt;Das, Ranjan&lt;/author&gt;&lt;author&gt;Choi, Seong-Kyung&lt;/author&gt;&lt;author&gt;Wiederkehr, Andreas&lt;/author&gt;&lt;author&gt;Wollheim, Claes B.&lt;/author&gt;&lt;author&gt;Cha, Seung-Kuy&lt;/author&gt;&lt;author&gt;Park, Kyu-Sang&lt;/author&gt;&lt;/authors&gt;&lt;/contributors&gt;&lt;titles&gt;&lt;title&gt;Mitochondrial oxidative stress mediates high-phosphate-induced secretory defects and apoptosis in insulin-secreting cells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933-E941&lt;/pages&gt;&lt;volume&gt;308&lt;/volume&gt;&lt;number&gt;11&lt;/number&gt;&lt;dates&gt;&lt;year&gt;2015&lt;/year&gt;&lt;/dates&gt;&lt;publisher&gt;American Physiological Society Bethesda, MD&lt;/publisher&gt;&lt;isbn&gt;0193-1849&lt;/isbn&gt;&lt;urls&gt;&lt;/urls&gt;&lt;electronic-resource-num&gt;https://doi.org/10.1152/ajpendo.00009.2015&lt;/electronic-resource-num&gt;&lt;/record&gt;&lt;/Cite&gt;&lt;/EndNote&gt;</w:instrText>
      </w:r>
      <w:r w:rsidR="008B0502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9</w:t>
      </w:r>
      <w:r w:rsidR="00184630">
        <w:rPr>
          <w:rFonts w:ascii="Book Antiqua" w:hAnsi="Book Antiqua" w:cstheme="minorHAnsi"/>
          <w:noProof/>
          <w:sz w:val="24"/>
          <w:szCs w:val="24"/>
          <w:vertAlign w:val="superscript"/>
        </w:rPr>
        <w:t>2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8B0502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8B0502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defic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centr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the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rea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oxyg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spec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(ROS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form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belie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hyperglyc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media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form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impa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nod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024ED" w:rsidRPr="009A440E">
        <w:rPr>
          <w:rFonts w:ascii="Book Antiqua" w:hAnsi="Book Antiqua" w:cstheme="minorHAnsi"/>
          <w:sz w:val="24"/>
          <w:szCs w:val="24"/>
        </w:rPr>
        <w:t>significance</w:t>
      </w:r>
      <w:r w:rsidR="00343BD9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Nashawi&lt;/Author&gt;&lt;Year&gt;2020&lt;/Year&gt;&lt;RecNum&gt;35&lt;/RecNum&gt;&lt;DisplayText&gt;[35]&lt;/DisplayText&gt;&lt;record&gt;&lt;rec-number&gt;35&lt;/rec-number&gt;&lt;foreign-keys&gt;&lt;key app="EN" db-id="2sfsawws0259zae9r5dvpx5srv9ddrtxpatr" timestamp="1627871155"&gt;35&lt;/key&gt;&lt;/foreign-keys&gt;&lt;ref-type name="Journal Article"&gt;17&lt;/ref-type&gt;&lt;contributors&gt;&lt;authors&gt;&lt;author&gt;Nashawi, Mouhamed&lt;/author&gt;&lt;author&gt;Sheikh, Omar&lt;/author&gt;&lt;author&gt;Battisha, Ayman&lt;/author&gt;&lt;author&gt;Ghali, Abdullah&lt;/author&gt;&lt;author&gt;Chilton, Robert&lt;/author&gt;&lt;/authors&gt;&lt;/contributors&gt;&lt;titles&gt;&lt;title&gt;Neural tone and cardio-renal outcomes in patients with type 2 diabetes mellitus: a review of the literature with a focus on SGLT2 inhibitors&lt;/title&gt;&lt;secondary-title&gt;Heart Failure Reviews&lt;/secondary-title&gt;&lt;/titles&gt;&lt;periodical&gt;&lt;full-title&gt;Heart failure reviews&lt;/full-title&gt;&lt;/periodical&gt;&lt;pages&gt;1-10&lt;/pages&gt;&lt;dates&gt;&lt;year&gt;2020&lt;/year&gt;&lt;/dates&gt;&lt;publisher&gt;Springer&lt;/publisher&gt;&lt;isbn&gt;1573-7322&lt;/isbn&gt;&lt;urls&gt;&lt;/urls&gt;&lt;electronic-resource-num&gt;https://doi.org/10.1007/s10741-020-10046-w&lt;/electronic-resource-num&gt;&lt;/record&gt;&lt;/Cite&gt;&lt;/EndNote&gt;</w:instrText>
      </w:r>
      <w:r w:rsidR="00343BD9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35]</w:t>
      </w:r>
      <w:r w:rsidR="00343BD9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F024ED" w:rsidRPr="009A440E">
        <w:rPr>
          <w:rFonts w:ascii="Book Antiqua" w:hAnsi="Book Antiqua" w:cstheme="minorHAnsi"/>
          <w:sz w:val="24"/>
          <w:szCs w:val="24"/>
        </w:rPr>
        <w:t>.</w:t>
      </w:r>
    </w:p>
    <w:p w14:paraId="25C91B6C" w14:textId="77777777" w:rsidR="007816F7" w:rsidRPr="009A440E" w:rsidRDefault="007816F7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  <w:lang w:eastAsia="zh-CN"/>
        </w:rPr>
      </w:pPr>
    </w:p>
    <w:p w14:paraId="2D843DC9" w14:textId="269FDB24" w:rsidR="00384BB9" w:rsidRPr="007816F7" w:rsidRDefault="00F93DEB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HYPERPHOSPHATEMIA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SGLT2,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AND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CARDIORENAL</w:t>
      </w:r>
      <w:r w:rsidR="001506C7">
        <w:rPr>
          <w:rFonts w:ascii="Book Antiqua" w:hAnsi="Book Antiqua" w:cstheme="minorHAnsi"/>
          <w:b/>
          <w:sz w:val="24"/>
          <w:szCs w:val="24"/>
          <w:u w:val="single"/>
        </w:rPr>
        <w:t xml:space="preserve"> </w:t>
      </w: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IMPLICATIONS</w:t>
      </w:r>
    </w:p>
    <w:p w14:paraId="76870BF7" w14:textId="7AA115EF" w:rsidR="001A0248" w:rsidRPr="00CB02DA" w:rsidRDefault="00427762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noProof/>
          <w:sz w:val="24"/>
          <w:szCs w:val="24"/>
          <w:vertAlign w:val="superscript"/>
        </w:rPr>
      </w:pPr>
      <w:r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evail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rect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ink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intracell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id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l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endothel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dysfunc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va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mechanis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nitr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oxi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mitig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lea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de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complianc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poptosi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promo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atherosclero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93FE0" w:rsidRPr="009A440E">
        <w:rPr>
          <w:rFonts w:ascii="Book Antiqua" w:hAnsi="Book Antiqua" w:cstheme="minorHAnsi"/>
          <w:sz w:val="24"/>
          <w:szCs w:val="24"/>
        </w:rPr>
        <w:t>plaques</w:t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SdWFuPC9BdXRob3I+PFllYXI+MjAxMDwvWWVhcj48UmVj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SdWFuPC9BdXRob3I+PFllYXI+MjAxMDwvWWVhcj48UmVj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9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1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-9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3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93FE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93FE0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promo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arte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stiffn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healt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F3DED" w:rsidRPr="009A440E">
        <w:rPr>
          <w:rFonts w:ascii="Book Antiqua" w:hAnsi="Book Antiqua" w:cstheme="minorHAnsi"/>
          <w:sz w:val="24"/>
          <w:szCs w:val="24"/>
        </w:rPr>
        <w:t>individuals</w:t>
      </w:r>
      <w:r w:rsidR="003F3DED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Ix&lt;/Author&gt;&lt;Year&gt;2009&lt;/Year&gt;&lt;RecNum&gt;96&lt;/RecNum&gt;&lt;DisplayText&gt;[97]&lt;/DisplayText&gt;&lt;record&gt;&lt;rec-number&gt;96&lt;/rec-number&gt;&lt;foreign-keys&gt;&lt;key app="EN" db-id="2sfsawws0259zae9r5dvpx5srv9ddrtxpatr" timestamp="1627871164"&gt;96&lt;/key&gt;&lt;/foreign-keys&gt;&lt;ref-type name="Journal Article"&gt;17&lt;/ref-type&gt;&lt;contributors&gt;&lt;authors&gt;&lt;author&gt;Ix, Joachim H.&lt;/author&gt;&lt;author&gt;De Boer, Ian H.&lt;/author&gt;&lt;author&gt;Peralta, Carmen A.&lt;/author&gt;&lt;author&gt;Adeney, Kathryn L.&lt;/author&gt;&lt;author&gt;Duprez, Daniel A.&lt;/author&gt;&lt;author&gt;Jenny, Nancy S.&lt;/author&gt;&lt;author&gt;Siscovick, David S.&lt;/author&gt;&lt;author&gt;Kestenbaum, Bryan R.&lt;/author&gt;&lt;/authors&gt;&lt;/contributors&gt;&lt;titles&gt;&lt;title&gt;Serum phosphorus concentrations and arterial stiffness among individuals with normal kidney function to moderate kidney disease in MESA&lt;/title&gt;&lt;secondary-title&gt;Clinical Journal of the American Society of Nephrology&lt;/secondary-title&gt;&lt;/titles&gt;&lt;periodical&gt;&lt;full-title&gt;Clinical Journal of the American Society of Nephrology&lt;/full-title&gt;&lt;/periodical&gt;&lt;pages&gt;609-615&lt;/pages&gt;&lt;volume&gt;4&lt;/volume&gt;&lt;number&gt;3&lt;/number&gt;&lt;dates&gt;&lt;year&gt;2009&lt;/year&gt;&lt;/dates&gt;&lt;publisher&gt;Am Soc Nephrol&lt;/publisher&gt;&lt;isbn&gt;1555-9041&lt;/isbn&gt;&lt;urls&gt;&lt;/urls&gt;&lt;electronic-resource-num&gt;https://doi.org/10.2215/CJN.04100808&lt;/electronic-resource-num&gt;&lt;/record&gt;&lt;/Cite&gt;&lt;/EndNote&gt;</w:instrText>
      </w:r>
      <w:r w:rsidR="003F3DED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9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4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3F3DED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3F3DED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ggre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proces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lim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compli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bi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adap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hemodyna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C3013" w:rsidRPr="009A440E">
        <w:rPr>
          <w:rFonts w:ascii="Book Antiqua" w:hAnsi="Book Antiqua" w:cstheme="minorHAnsi"/>
          <w:sz w:val="24"/>
          <w:szCs w:val="24"/>
        </w:rPr>
        <w:t>instability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verlay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induc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form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memb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sz w:val="24"/>
          <w:szCs w:val="24"/>
        </w:rPr>
        <w:t>famil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NF-</w:t>
      </w:r>
      <w:proofErr w:type="spellStart"/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κB</w:t>
      </w:r>
      <w:proofErr w:type="spellEnd"/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whic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increa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cardiomyocyt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tensio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throug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activating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proces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relate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702C8C" w:rsidRPr="009A440E">
        <w:rPr>
          <w:rFonts w:ascii="Book Antiqua" w:hAnsi="Book Antiqua" w:cstheme="minorHAnsi"/>
          <w:color w:val="131413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58116A" w:rsidRPr="009A440E">
        <w:rPr>
          <w:rFonts w:ascii="Book Antiqua" w:hAnsi="Book Antiqua" w:cstheme="minorHAnsi"/>
          <w:color w:val="131413"/>
          <w:sz w:val="24"/>
          <w:szCs w:val="24"/>
        </w:rPr>
        <w:t>pressure-induce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F64064" w:rsidRPr="009A440E">
        <w:rPr>
          <w:rFonts w:ascii="Book Antiqua" w:hAnsi="Book Antiqua" w:cstheme="minorHAnsi"/>
          <w:color w:val="131413"/>
          <w:sz w:val="24"/>
          <w:szCs w:val="24"/>
        </w:rPr>
        <w:t>remodeling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523B60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523B60" w:rsidRPr="009A440E">
        <w:rPr>
          <w:rFonts w:ascii="Book Antiqua" w:hAnsi="Book Antiqua" w:cstheme="minorHAnsi"/>
          <w:color w:val="131413"/>
          <w:sz w:val="24"/>
          <w:szCs w:val="24"/>
        </w:rPr>
        <w:t>fibrosi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well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upregulat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ro-coagulan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factor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suc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tissu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facto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VIII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roxy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downregulat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ticoagulan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factor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suc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lasminoge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urokinase</w:t>
      </w:r>
      <w:r w:rsidR="00F64064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instrText xml:space="preserve"> ADDIN EN.CITE &lt;EndNote&gt;&lt;Cite&gt;&lt;Author&gt;Zuo&lt;/Author&gt;&lt;Year&gt;2015&lt;/Year&gt;&lt;RecNum&gt;97&lt;/RecNum&gt;&lt;DisplayText&gt;[98, 99]&lt;/DisplayText&gt;&lt;record&gt;&lt;rec-number&gt;97&lt;/rec-number&gt;&lt;foreign-keys&gt;&lt;key app="EN" db-id="2sfsawws0259zae9r5dvpx5srv9ddrtxpatr" timestamp="1627871164"&gt;97&lt;/key&gt;&lt;/foreign-keys&gt;&lt;ref-type name="Journal Article"&gt;17&lt;/ref-type&gt;&lt;contributors&gt;&lt;authors&gt;&lt;author&gt;Zuo, Li&lt;/author&gt;&lt;author&gt;Chuang, Chia-Chen&lt;/author&gt;&lt;author&gt;Hemmelgarn, Benjamin T.&lt;/author&gt;&lt;author&gt;Best, Thomas M.&lt;/author&gt;&lt;/authors&gt;&lt;/contributors&gt;&lt;titles&gt;&lt;title&gt;Heart failure with preserved ejection fraction: defining the function of ROS and NO&lt;/title&gt;&lt;secondary-title&gt;Journal of applied physiology&lt;/secondary-title&gt;&lt;/titles&gt;&lt;periodical&gt;&lt;full-title&gt;Journal of applied physiology&lt;/full-title&gt;&lt;/periodical&gt;&lt;pages&gt;944-951&lt;/pages&gt;&lt;volume&gt;119&lt;/volume&gt;&lt;number&gt;8&lt;/number&gt;&lt;dates&gt;&lt;year&gt;2015&lt;/year&gt;&lt;/dates&gt;&lt;publisher&gt;American Physiological Society Bethesda, MD&lt;/publisher&gt;&lt;isbn&gt;8750-7587&lt;/isbn&gt;&lt;urls&gt;&lt;/urls&gt;&lt;electronic-resource-num&gt;https://doi.org/10.1152/japplphysiol.01149.2014&lt;/electronic-resource-num&gt;&lt;/record&gt;&lt;/Cite&gt;&lt;Cite&gt;&lt;Author&gt;Vazzana&lt;/Author&gt;&lt;Year&gt;2012&lt;/Year&gt;&lt;RecNum&gt;98&lt;/RecNum&gt;&lt;record&gt;&lt;rec-number&gt;98&lt;/rec-number&gt;&lt;foreign-keys&gt;&lt;key app="EN" db-id="2sfsawws0259zae9r5dvpx5srv9ddrtxpatr" timestamp="1627871165"&gt;98&lt;/key&gt;&lt;/foreign-keys&gt;&lt;ref-type name="Journal Article"&gt;17&lt;/ref-type&gt;&lt;contributors&gt;&lt;authors&gt;&lt;author&gt;Vazzana, Natale&lt;/author&gt;&lt;author&gt;Ranalli, Paola&lt;/author&gt;&lt;author&gt;Cuccurullo, Chiara&lt;/author&gt;&lt;author&gt;Davì, Giovanni&lt;/author&gt;&lt;/authors&gt;&lt;/contributors&gt;&lt;titles&gt;&lt;title&gt;Diabetes mellitus and thrombosis&lt;/title&gt;&lt;secondary-title&gt;Thrombosis research&lt;/secondary-title&gt;&lt;/titles&gt;&lt;periodical&gt;&lt;full-title&gt;Thrombosis research&lt;/full-title&gt;&lt;/periodical&gt;&lt;pages&gt;371-377&lt;/pages&gt;&lt;volume&gt;129&lt;/volume&gt;&lt;number&gt;3&lt;/number&gt;&lt;dates&gt;&lt;year&gt;2012&lt;/year&gt;&lt;/dates&gt;&lt;publisher&gt;Elsevier&lt;/publisher&gt;&lt;isbn&gt;0049-3848&lt;/isbn&gt;&lt;urls&gt;&lt;/urls&gt;&lt;electronic-resource-num&gt;https://doi.org/10.1016/j.thromres.2011.11.052&lt;/electronic-resource-num&gt;&lt;/record&gt;&lt;/Cite&gt;&lt;/EndNote&gt;</w:instrText>
      </w:r>
      <w:r w:rsidR="00F64064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[9</w:t>
      </w:r>
      <w:r w:rsidR="00CB02DA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5</w:t>
      </w:r>
      <w:r w:rsidR="006A1589" w:rsidRPr="00584124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,9</w:t>
      </w:r>
      <w:r w:rsidR="00CB02DA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6</w:t>
      </w:r>
      <w:r w:rsidR="006A1589" w:rsidRPr="00584124">
        <w:rPr>
          <w:rFonts w:ascii="Book Antiqua" w:hAnsi="Book Antiqua" w:cstheme="minorHAnsi"/>
          <w:noProof/>
          <w:color w:val="131413"/>
          <w:sz w:val="24"/>
          <w:szCs w:val="24"/>
          <w:vertAlign w:val="superscript"/>
        </w:rPr>
        <w:t>]</w:t>
      </w:r>
      <w:r w:rsidR="00F64064" w:rsidRPr="00584124">
        <w:rPr>
          <w:rFonts w:ascii="Book Antiqua" w:hAnsi="Book Antiqua" w:cstheme="minorHAnsi"/>
          <w:color w:val="131413"/>
          <w:sz w:val="24"/>
          <w:szCs w:val="24"/>
          <w:vertAlign w:val="superscript"/>
        </w:rPr>
        <w:fldChar w:fldCharType="end"/>
      </w:r>
      <w:r w:rsidR="00F64064" w:rsidRPr="009A440E">
        <w:rPr>
          <w:rFonts w:ascii="Book Antiqua" w:hAnsi="Book Antiqua" w:cs="KqytjcAdvTT3713a231"/>
          <w:color w:val="131413"/>
          <w:sz w:val="24"/>
          <w:szCs w:val="24"/>
        </w:rPr>
        <w:t>.</w:t>
      </w:r>
      <w:r w:rsidR="006C2846">
        <w:rPr>
          <w:rFonts w:ascii="Book Antiqua" w:hAnsi="Book Antiqua" w:cs="KqytjcAdvTT3713a231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ne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effect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bot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proces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woul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hav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ramification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oxyge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0C1C3C" w:rsidRPr="009A440E">
        <w:rPr>
          <w:rFonts w:ascii="Book Antiqua" w:hAnsi="Book Antiqua" w:cstheme="minorHAnsi"/>
          <w:color w:val="131413"/>
          <w:sz w:val="24"/>
          <w:szCs w:val="24"/>
        </w:rPr>
        <w:t>flux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propensit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fo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cardiovascula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ystem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bat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vascula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injur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cause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b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hear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tress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potential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consequenc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being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thrombosi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embolization,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subsequently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835573" w:rsidRPr="009A440E">
        <w:rPr>
          <w:rFonts w:ascii="Book Antiqua" w:hAnsi="Book Antiqua" w:cstheme="minorHAnsi"/>
          <w:color w:val="131413"/>
          <w:sz w:val="24"/>
          <w:szCs w:val="24"/>
        </w:rPr>
        <w:t>MACE.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A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overview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thes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processes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ca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b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see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7816F7">
        <w:rPr>
          <w:rFonts w:ascii="Book Antiqua" w:hAnsi="Book Antiqua" w:cstheme="minorHAnsi"/>
          <w:caps/>
          <w:color w:val="131413"/>
          <w:sz w:val="24"/>
          <w:szCs w:val="24"/>
        </w:rPr>
        <w:t>f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igure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  <w:r w:rsidR="00AA7D8C" w:rsidRPr="009A440E">
        <w:rPr>
          <w:rFonts w:ascii="Book Antiqua" w:hAnsi="Book Antiqua" w:cstheme="minorHAnsi"/>
          <w:color w:val="131413"/>
          <w:sz w:val="24"/>
          <w:szCs w:val="24"/>
        </w:rPr>
        <w:t>3.</w:t>
      </w:r>
      <w:r w:rsidR="001506C7">
        <w:rPr>
          <w:rFonts w:ascii="Book Antiqua" w:hAnsi="Book Antiqua" w:cstheme="minorHAnsi"/>
          <w:color w:val="131413"/>
          <w:sz w:val="24"/>
          <w:szCs w:val="24"/>
        </w:rPr>
        <w:t xml:space="preserve"> </w:t>
      </w:r>
    </w:p>
    <w:p w14:paraId="1D027E48" w14:textId="45E53AF1" w:rsidR="006D3064" w:rsidRPr="009A440E" w:rsidRDefault="006B4BFF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Maladap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amif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vas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rhyth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trop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quilibr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lectromecha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yst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re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cardia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40FC8" w:rsidRPr="009A440E">
        <w:rPr>
          <w:rFonts w:ascii="Book Antiqua" w:hAnsi="Book Antiqua" w:cstheme="minorHAnsi"/>
          <w:sz w:val="24"/>
          <w:szCs w:val="24"/>
        </w:rPr>
        <w:t>geometry</w:t>
      </w:r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ron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v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ailur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aberr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toxic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implic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modul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redo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st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mitochondria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ca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disrup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import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ardiomyocy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hanne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regulato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MAP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alc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flux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SERC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ab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D3064" w:rsidRPr="009A440E">
        <w:rPr>
          <w:rFonts w:ascii="Book Antiqua" w:hAnsi="Book Antiqua" w:cstheme="minorHAnsi"/>
          <w:sz w:val="24"/>
          <w:szCs w:val="24"/>
        </w:rPr>
        <w:t>rhythm</w:t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Uc2U8L0F1dGhvcj48WWVhcj4yMDE2PC9ZZWFyPjxSZWNO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Uc2U8L0F1dGhvcj48WWVhcj4yMDE2PC9ZZWFyPjxSZWNO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==
</w:fldData>
        </w:fldCha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97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-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99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6D3064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D3064" w:rsidRPr="009A440E">
        <w:rPr>
          <w:rFonts w:ascii="Book Antiqua" w:hAnsi="Book Antiqua" w:cstheme="minorHAnsi"/>
          <w:sz w:val="24"/>
          <w:szCs w:val="24"/>
        </w:rPr>
        <w:t>.</w:t>
      </w:r>
    </w:p>
    <w:p w14:paraId="4C099A25" w14:textId="35F3D47B" w:rsidR="00DD1A03" w:rsidRPr="009A440E" w:rsidRDefault="006B4BFF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</w:pPr>
      <w:r w:rsidRPr="009A440E">
        <w:rPr>
          <w:rFonts w:ascii="Book Antiqua" w:hAnsi="Book Antiqua" w:cstheme="minorHAnsi"/>
          <w:sz w:val="24"/>
          <w:szCs w:val="24"/>
        </w:rPr>
        <w:t>Ye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inu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ee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olst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ofi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UTCO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(</w:t>
      </w:r>
      <w:r w:rsidR="008538DF" w:rsidRPr="009A440E">
        <w:rPr>
          <w:rFonts w:ascii="Book Antiqua" w:hAnsi="Book Antiqua" w:cstheme="minorHAnsi"/>
          <w:sz w:val="24"/>
          <w:szCs w:val="24"/>
        </w:rPr>
        <w:t>Em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utc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Ev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y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Diabe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Mellit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atients–Remo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Exce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Glucose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it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SLG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ria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g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sigh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uti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h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lastRenderedPageBreak/>
        <w:t>profile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Carbone&lt;/Author&gt;&lt;Year&gt;2019&lt;/Year&gt;&lt;RecNum&gt;89&lt;/RecNum&gt;&lt;DisplayText&gt;[89]&lt;/DisplayText&gt;&lt;record&gt;&lt;rec-number&gt;89&lt;/rec-number&gt;&lt;foreign-keys&gt;&lt;key app="EN" db-id="2sfsawws0259zae9r5dvpx5srv9ddrtxpatr" timestamp="1627871163"&gt;89&lt;/key&gt;&lt;/foreign-keys&gt;&lt;ref-type name="Journal Article"&gt;17&lt;/ref-type&gt;&lt;contributors&gt;&lt;authors&gt;&lt;author&gt;Carbone, S.&lt;/author&gt;&lt;author&gt;Dixon, D. L.&lt;/author&gt;&lt;/authors&gt;&lt;/contributors&gt;&lt;auth-address&gt;Department of Internal Medicine, Pauley Heart Center, Virginia Commonwealth University, West Hospital, Room 529b, 1200 E Broad Street, Richmond, VA, 23298, USA. Salvatore.Carbone@vcuhealth.org.&amp;#xD;Department of Pharmacotherapy and Outcome Sciences, School of Pharmacy, Virginia Commonwealth University, 410 N. 12th Street, Richmond, VA, 23298, USA.&lt;/auth-address&gt;&lt;titles&gt;&lt;title&gt;The CANVAS Program: implications of canagliflozin on reducing cardiovascular risk in patients with type 2 diabetes mellitus&lt;/title&gt;&lt;secondary-title&gt;Cardiovasc Diabetol&lt;/secondary-title&gt;&lt;/titles&gt;&lt;periodical&gt;&lt;full-title&gt;Cardiovasc Diabetol&lt;/full-title&gt;&lt;/periodical&gt;&lt;pages&gt;64&lt;/pages&gt;&lt;volume&gt;18&lt;/volume&gt;&lt;number&gt;1&lt;/number&gt;&lt;edition&gt;2019/05/30&lt;/edition&gt;&lt;keywords&gt;&lt;keyword&gt;Canagliflozin&lt;/keyword&gt;&lt;keyword&gt;Diabetes mellitus&lt;/keyword&gt;&lt;keyword&gt;Major adverse cardiovascular event&lt;/keyword&gt;&lt;keyword&gt;Sodium glucose co-transporter 2 inhibitor&lt;/keyword&gt;&lt;/keywords&gt;&lt;dates&gt;&lt;year&gt;2019&lt;/year&gt;&lt;pub-dates&gt;&lt;date&gt;May 28&lt;/date&gt;&lt;/pub-dates&gt;&lt;/dates&gt;&lt;isbn&gt;1475-2840&lt;/isbn&gt;&lt;accession-num&gt;31138195&lt;/accession-num&gt;&lt;urls&gt;&lt;/urls&gt;&lt;custom2&gt;PMC6540565&lt;/custom2&gt;&lt;electronic-resource-num&gt;https://doi.org/10.1186/s12933-019-0869-2&lt;/electronic-resource-num&gt;&lt;remote-database-provider&gt;NLM&lt;/remote-database-provider&gt;&lt;language&gt;eng&lt;/language&gt;&lt;/record&gt;&lt;/Cite&gt;&lt;/EndNote&gt;</w:instrTex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/>
          <w:noProof/>
          <w:sz w:val="24"/>
          <w:szCs w:val="24"/>
          <w:vertAlign w:val="superscript"/>
        </w:rPr>
        <w:t>[89]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38D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study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hre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randomiz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group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give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10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(</w:t>
      </w:r>
      <w:r w:rsidR="006C2846" w:rsidRPr="006C2846">
        <w:rPr>
          <w:rFonts w:ascii="Book Antiqua" w:hAnsi="Book Antiqua"/>
          <w:i/>
          <w:sz w:val="24"/>
          <w:szCs w:val="24"/>
        </w:rPr>
        <w:t>n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2</w:t>
      </w:r>
      <w:r w:rsidR="008538DF" w:rsidRPr="009A440E">
        <w:rPr>
          <w:rFonts w:ascii="Book Antiqua" w:hAnsi="Book Antiqua"/>
          <w:sz w:val="24"/>
          <w:szCs w:val="24"/>
        </w:rPr>
        <w:t>345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25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(</w:t>
      </w:r>
      <w:r w:rsidR="008538DF" w:rsidRPr="006C2846">
        <w:rPr>
          <w:rFonts w:ascii="Book Antiqua" w:hAnsi="Book Antiqua"/>
          <w:i/>
          <w:sz w:val="24"/>
          <w:szCs w:val="24"/>
        </w:rPr>
        <w:t>n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2</w:t>
      </w:r>
      <w:r w:rsidR="008538DF" w:rsidRPr="009A440E">
        <w:rPr>
          <w:rFonts w:ascii="Book Antiqua" w:hAnsi="Book Antiqua"/>
          <w:sz w:val="24"/>
          <w:szCs w:val="24"/>
        </w:rPr>
        <w:t>342)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(</w:t>
      </w:r>
      <w:r w:rsidR="008538DF" w:rsidRPr="006C2846">
        <w:rPr>
          <w:rFonts w:ascii="Book Antiqua" w:hAnsi="Book Antiqua"/>
          <w:i/>
          <w:sz w:val="24"/>
          <w:szCs w:val="24"/>
        </w:rPr>
        <w:t>n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=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C2846">
        <w:rPr>
          <w:rFonts w:ascii="Book Antiqua" w:hAnsi="Book Antiqua"/>
          <w:sz w:val="24"/>
          <w:szCs w:val="24"/>
        </w:rPr>
        <w:t>2</w:t>
      </w:r>
      <w:r w:rsidR="008538DF" w:rsidRPr="009A440E">
        <w:rPr>
          <w:rFonts w:ascii="Book Antiqua" w:hAnsi="Book Antiqua"/>
          <w:sz w:val="24"/>
          <w:szCs w:val="24"/>
        </w:rPr>
        <w:t>333)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EMPA-RE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i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utcom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t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no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compos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CV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death</w:t>
      </w:r>
      <w:r w:rsidR="008538D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nonfat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I(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(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includ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s</w:t>
      </w:r>
      <w:r w:rsidR="008538DF" w:rsidRPr="009A440E">
        <w:rPr>
          <w:rFonts w:ascii="Book Antiqua" w:hAnsi="Book Antiqua"/>
          <w:sz w:val="24"/>
          <w:szCs w:val="24"/>
        </w:rPr>
        <w:t>il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538DF" w:rsidRPr="009A440E">
        <w:rPr>
          <w:rFonts w:ascii="Book Antiqua" w:hAnsi="Book Antiqua"/>
          <w:sz w:val="24"/>
          <w:szCs w:val="24"/>
        </w:rPr>
        <w:t>MI</w:t>
      </w:r>
      <w:r w:rsidR="004E1603" w:rsidRPr="009A440E">
        <w:rPr>
          <w:rFonts w:ascii="Book Antiqua" w:hAnsi="Book Antiqua"/>
          <w:sz w:val="24"/>
          <w:szCs w:val="24"/>
        </w:rPr>
        <w:t>)</w:t>
      </w:r>
      <w:r w:rsidR="008538DF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nonfatalit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ssoc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prim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endpoi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considerations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Unstab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ngin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culminat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604D3" w:rsidRPr="009A440E">
        <w:rPr>
          <w:rFonts w:ascii="Book Antiqua" w:hAnsi="Book Antiqua"/>
          <w:sz w:val="24"/>
          <w:szCs w:val="24"/>
        </w:rPr>
        <w:t>hospitalization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we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design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second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4E1603" w:rsidRPr="009A440E">
        <w:rPr>
          <w:rFonts w:ascii="Book Antiqua" w:hAnsi="Book Antiqua"/>
          <w:sz w:val="24"/>
          <w:szCs w:val="24"/>
        </w:rPr>
        <w:t>outcome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FsPC9BdXRob3I+PFllYXI+MjAxNzwvWWVhcj48UmVj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</w:fldData>
        </w:fldChar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6A1589" w:rsidRPr="00584124">
        <w:rPr>
          <w:rFonts w:ascii="Book Antiqua" w:hAnsi="Book Antiqua"/>
          <w:sz w:val="24"/>
          <w:szCs w:val="24"/>
          <w:vertAlign w:val="superscript"/>
        </w:rPr>
      </w:r>
      <w:r w:rsidR="006A1589" w:rsidRPr="00584124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38DF" w:rsidRPr="00584124">
        <w:rPr>
          <w:rFonts w:ascii="Book Antiqua" w:hAnsi="Book Antiqua"/>
          <w:sz w:val="24"/>
          <w:szCs w:val="24"/>
          <w:vertAlign w:val="superscript"/>
        </w:rPr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/>
          <w:noProof/>
          <w:sz w:val="24"/>
          <w:szCs w:val="24"/>
          <w:vertAlign w:val="superscript"/>
        </w:rPr>
        <w:t>[90]</w:t>
      </w:r>
      <w:r w:rsidR="008538DF" w:rsidRPr="00584124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538DF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Repor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(RRR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arou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13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outc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grou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tak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em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dosag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604D3"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sz w:val="24"/>
          <w:szCs w:val="24"/>
        </w:rPr>
        <w:t>placeb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(H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=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86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95%CI: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74-0.99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uperior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P</w:t>
      </w:r>
      <w:r w:rsidR="006C2846">
        <w:rPr>
          <w:rFonts w:ascii="Book Antiqua" w:hAnsi="Book Antiqua" w:cstheme="minorHAnsi" w:hint="eastAsia"/>
          <w:i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=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04)</w:t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begin"/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Zinman&lt;/Author&gt;&lt;Year&gt;2015&lt;/Year&gt;&lt;RecNum&gt;18&lt;/RecNum&gt;&lt;DisplayText&gt;[18]&lt;/DisplayText&gt;&lt;record&gt;&lt;rec-number&gt;18&lt;/rec-number&gt;&lt;foreign-keys&gt;&lt;key app="EN" db-id="2sfsawws0259zae9r5dvpx5srv9ddrtxpatr" timestamp="1627871152"&gt;18&lt;/key&gt;&lt;/foreign-keys&gt;&lt;ref-type name="Journal Article"&gt;17&lt;/ref-type&gt;&lt;contributors&gt;&lt;authors&gt;&lt;author&gt;Zinman, Bernard&lt;/author&gt;&lt;author&gt;Wanner, Christoph&lt;/author&gt;&lt;author&gt;Lachin, John M.&lt;/author&gt;&lt;author&gt;Fitchett, David&lt;/author&gt;&lt;author&gt;Bluhmki, Erich&lt;/author&gt;&lt;author&gt;Hantel, Stefan&lt;/author&gt;&lt;author&gt;Mattheus, Michaela&lt;/author&gt;&lt;author&gt;Devins, Theresa&lt;/author&gt;&lt;author&gt;Johansen, Odd Erik&lt;/author&gt;&lt;author&gt;Woerle, Hans J.&lt;/author&gt;&lt;/authors&gt;&lt;/contributors&gt;&lt;titles&gt;&lt;title&gt;Empagliflozin, cardiovascular outcomes, and mortality in type 2 diabetes&lt;/title&gt;&lt;secondary-title&gt;New England Journal of Medicine&lt;/secondary-title&gt;&lt;/titles&gt;&lt;periodical&gt;&lt;full-title&gt;New England Journal of Medicine&lt;/full-title&gt;&lt;/periodical&gt;&lt;pages&gt;2117-2128&lt;/pages&gt;&lt;volume&gt;373&lt;/volume&gt;&lt;number&gt;22&lt;/number&gt;&lt;dates&gt;&lt;year&gt;2015&lt;/year&gt;&lt;/dates&gt;&lt;publisher&gt;Mass Medical Soc&lt;/publisher&gt;&lt;isbn&gt;0028-4793&lt;/isbn&gt;&lt;urls&gt;&lt;/urls&gt;&lt;electronic-resource-num&gt;https://doi.org/10.1056/NEJMoa1504720&lt;/electronic-resource-num&gt;&lt;/record&gt;&lt;/Cite&gt;&lt;/EndNote&gt;</w:instrText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color w:val="252525"/>
          <w:sz w:val="24"/>
          <w:szCs w:val="24"/>
          <w:shd w:val="clear" w:color="auto" w:fill="FFFFFF"/>
          <w:vertAlign w:val="superscript"/>
        </w:rPr>
        <w:t>[18]</w:t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end"/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.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e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condar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utcom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4C2387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w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not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tatisticall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0960FA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ignificant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(12.8%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1506C7" w:rsidRPr="001506C7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v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14.3%,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H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=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89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95%CI: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78-1.01;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uperior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538DF" w:rsidRPr="006C2846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P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=</w:t>
      </w:r>
      <w:r w:rsidR="006C2846">
        <w:rPr>
          <w:rFonts w:ascii="Book Antiqua" w:hAnsi="Book Antiqua" w:cstheme="minorHAnsi" w:hint="eastAsia"/>
          <w:color w:val="252525"/>
          <w:sz w:val="24"/>
          <w:szCs w:val="24"/>
          <w:shd w:val="clear" w:color="auto" w:fill="FFFFFF"/>
          <w:lang w:eastAsia="zh-CN"/>
        </w:rPr>
        <w:t xml:space="preserve"> </w:t>
      </w:r>
      <w:r w:rsidR="008538DF"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0.08).</w:t>
      </w:r>
    </w:p>
    <w:p w14:paraId="294EB4B3" w14:textId="5C319046" w:rsidR="00DA7728" w:rsidRPr="009A440E" w:rsidRDefault="008750F9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</w:pPr>
      <w:r w:rsidRPr="009A440E">
        <w:rPr>
          <w:rFonts w:ascii="Book Antiqua" w:hAnsi="Book Antiqua" w:cstheme="minorHAnsi"/>
          <w:sz w:val="24"/>
          <w:szCs w:val="24"/>
        </w:rPr>
        <w:t>Moreo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411" w:rsidRPr="00470411">
        <w:rPr>
          <w:rFonts w:ascii="Book Antiqua" w:hAnsi="Book Antiqua" w:cstheme="minorHAnsi"/>
          <w:sz w:val="24"/>
          <w:szCs w:val="24"/>
          <w:lang w:eastAsia="zh-CN"/>
        </w:rPr>
        <w:t>Sato</w:t>
      </w:r>
      <w:r w:rsidR="00470411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470411" w:rsidRPr="00470411">
        <w:rPr>
          <w:rFonts w:ascii="Book Antiqua" w:hAnsi="Book Antiqua" w:cstheme="minorHAnsi" w:hint="eastAsia"/>
          <w:i/>
          <w:sz w:val="24"/>
          <w:szCs w:val="24"/>
          <w:lang w:eastAsia="zh-CN"/>
        </w:rPr>
        <w:t xml:space="preserve">et </w:t>
      </w:r>
      <w:proofErr w:type="gramStart"/>
      <w:r w:rsidR="00470411" w:rsidRPr="00470411">
        <w:rPr>
          <w:rFonts w:ascii="Book Antiqua" w:hAnsi="Book Antiqua" w:cstheme="minorHAnsi" w:hint="eastAsia"/>
          <w:i/>
          <w:sz w:val="24"/>
          <w:szCs w:val="24"/>
          <w:lang w:eastAsia="zh-CN"/>
        </w:rPr>
        <w:t>al</w:t>
      </w:r>
      <w:r w:rsidR="00470411" w:rsidRPr="00470411">
        <w:rPr>
          <w:rFonts w:ascii="Book Antiqua" w:hAnsi="Book Antiqua" w:cstheme="minorHAnsi" w:hint="eastAsia"/>
          <w:sz w:val="24"/>
          <w:szCs w:val="24"/>
          <w:vertAlign w:val="superscript"/>
          <w:lang w:eastAsia="zh-CN"/>
        </w:rPr>
        <w:t>[</w:t>
      </w:r>
      <w:proofErr w:type="gramEnd"/>
      <w:r w:rsidR="00470411" w:rsidRPr="00470411">
        <w:rPr>
          <w:rFonts w:ascii="Book Antiqua" w:hAnsi="Book Antiqua" w:cstheme="minorHAnsi" w:hint="eastAsia"/>
          <w:sz w:val="24"/>
          <w:szCs w:val="24"/>
          <w:vertAlign w:val="superscript"/>
          <w:lang w:eastAsia="zh-CN"/>
        </w:rPr>
        <w:t>100]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examin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46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patient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with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T2DM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give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GLT2i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bserv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ei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QTc</w:t>
      </w:r>
      <w:r w:rsidRPr="009A440E">
        <w:rPr>
          <w:rFonts w:ascii="Book Antiqua" w:hAnsi="Book Antiqua" w:cstheme="minorHAnsi"/>
          <w:sz w:val="24"/>
          <w:szCs w:val="24"/>
          <w:vertAlign w:val="subscript"/>
        </w:rPr>
        <w:t>d</w:t>
      </w:r>
      <w:proofErr w:type="spellEnd"/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(th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bsolut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ang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QT-interval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12-lea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electrocardiogram,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urrogat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fo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ventricula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depolarization.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wa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how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SGLTi</w:t>
      </w:r>
      <w:proofErr w:type="spellEnd"/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harmacotherap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sult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ductio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QTc</w:t>
      </w:r>
      <w:r w:rsidRPr="009A440E">
        <w:rPr>
          <w:rFonts w:ascii="Book Antiqua" w:hAnsi="Book Antiqua" w:cstheme="minorHAnsi"/>
          <w:sz w:val="24"/>
          <w:szCs w:val="24"/>
          <w:vertAlign w:val="subscript"/>
        </w:rPr>
        <w:t>d</w:t>
      </w:r>
      <w:proofErr w:type="spellEnd"/>
      <w:r w:rsidR="001506C7">
        <w:rPr>
          <w:rFonts w:ascii="Book Antiqua" w:hAnsi="Book Antiqua" w:cstheme="minorHAnsi"/>
          <w:sz w:val="24"/>
          <w:szCs w:val="24"/>
          <w:vertAlign w:val="sub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oughl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color w:val="222222"/>
          <w:sz w:val="24"/>
          <w:szCs w:val="24"/>
        </w:rPr>
        <w:t>9%.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believe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a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is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ductio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QTc</w:t>
      </w:r>
      <w:r w:rsidRPr="009A440E">
        <w:rPr>
          <w:rFonts w:ascii="Book Antiqua" w:hAnsi="Book Antiqua" w:cstheme="minorHAnsi"/>
          <w:sz w:val="24"/>
          <w:szCs w:val="24"/>
          <w:vertAlign w:val="subscript"/>
        </w:rPr>
        <w:t>d</w:t>
      </w:r>
      <w:proofErr w:type="spellEnd"/>
      <w:r w:rsidR="001506C7">
        <w:rPr>
          <w:rFonts w:ascii="Book Antiqua" w:hAnsi="Book Antiqua" w:cstheme="minorHAnsi"/>
          <w:sz w:val="24"/>
          <w:szCs w:val="24"/>
          <w:vertAlign w:val="sub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glyce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rol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u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uction</w:t>
      </w:r>
      <w:r w:rsidR="00AC2A7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  <w:vertAlign w:val="super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inding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teres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h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ropensit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gulat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ventricular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depolarization,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nd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shedding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a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otential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erspectiv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to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ne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pleiotropic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effect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of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mortality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reductio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in</w:t>
      </w:r>
      <w:r w:rsidR="001506C7">
        <w:rPr>
          <w:rFonts w:ascii="Book Antiqua" w:hAnsi="Book Antiqua" w:cstheme="minorHAnsi"/>
          <w:color w:val="222222"/>
          <w:sz w:val="24"/>
          <w:szCs w:val="24"/>
        </w:rPr>
        <w:t xml:space="preserve"> </w:t>
      </w:r>
      <w:r w:rsidR="00AC2A75" w:rsidRPr="009A440E">
        <w:rPr>
          <w:rFonts w:ascii="Book Antiqua" w:hAnsi="Book Antiqua" w:cstheme="minorHAnsi"/>
          <w:sz w:val="24"/>
          <w:szCs w:val="24"/>
        </w:rPr>
        <w:t>EMPA-RE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bstant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or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tens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</w:t>
      </w:r>
      <w:r w:rsidRPr="009A440E">
        <w:rPr>
          <w:rFonts w:ascii="Book Antiqua" w:hAnsi="Book Antiqua" w:cstheme="minorHAnsi"/>
          <w:color w:val="222222"/>
          <w:sz w:val="24"/>
          <w:szCs w:val="24"/>
        </w:rPr>
        <w:t>MPA-</w:t>
      </w:r>
      <w:r w:rsidRPr="009A440E">
        <w:rPr>
          <w:rFonts w:ascii="Book Antiqua" w:hAnsi="Book Antiqua" w:cstheme="minorHAnsi"/>
          <w:sz w:val="24"/>
          <w:szCs w:val="24"/>
        </w:rPr>
        <w:t>RE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rticipa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sign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f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ventri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ypertroph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C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indings</w:t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LCAxMDRdPC9EaXNwbGF5VGV4dD48cmVj
b3JkPjxyZWMtbnVtYmVyPjEwMzwvcmVjLW51bWJlcj48Zm9yZWlnbi1rZXlzPjxrZXkgYXBwPSJF
TiIgZGItaWQ9IjJzZnNhd3dzMDI1OXphZTlyNWR2cHg1c3J2OWRkcnR4cGF0ciIgdGltZXN0YW1w
PSIxNjI3ODcxMTY1Ij4xMDM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hdXRoLWFkZHJlc3M+RGVwYXJ0bWVudCBv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LCAxMDRdPC9EaXNwbGF5VGV4dD48cmVj
b3JkPjxyZWMtbnVtYmVyPjEwMzwvcmVjLW51bWJlcj48Zm9yZWlnbi1rZXlzPjxrZXkgYXBwPSJF
TiIgZGItaWQ9IjJzZnNhd3dzMDI1OXphZTlyNWR2cHg1c3J2OWRkcnR4cGF0ciIgdGltZXN0YW1w
PSIxNjI3ODcxMTY1Ij4xMDM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hdXRoLWFkZHJlc3M+RGVwYXJ0bWVudCBv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</w:t>
      </w:r>
      <w:r w:rsidR="00470411">
        <w:rPr>
          <w:rFonts w:ascii="Book Antiqua" w:hAnsi="Book Antiqua" w:cstheme="minorHAnsi" w:hint="eastAsia"/>
          <w:noProof/>
          <w:sz w:val="24"/>
          <w:szCs w:val="24"/>
          <w:vertAlign w:val="superscript"/>
          <w:lang w:eastAsia="zh-CN"/>
        </w:rPr>
        <w:t>101</w:t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,</w:t>
      </w:r>
      <w:r w:rsidR="00470411">
        <w:rPr>
          <w:rFonts w:ascii="Book Antiqua" w:hAnsi="Book Antiqua" w:cstheme="minorHAnsi" w:hint="eastAsia"/>
          <w:noProof/>
          <w:sz w:val="24"/>
          <w:szCs w:val="24"/>
          <w:vertAlign w:val="superscript"/>
          <w:lang w:eastAsia="zh-CN"/>
        </w:rPr>
        <w:t>102</w:t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AC2A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7E4C60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benef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devi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anti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press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ho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promi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508C5" w:rsidRPr="009A440E">
        <w:rPr>
          <w:rFonts w:ascii="Book Antiqua" w:hAnsi="Book Antiqua" w:cstheme="minorHAnsi"/>
          <w:sz w:val="24"/>
          <w:szCs w:val="24"/>
        </w:rPr>
        <w:t>counterbalanc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RO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multip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2273A" w:rsidRPr="009A440E">
        <w:rPr>
          <w:rFonts w:ascii="Book Antiqua" w:hAnsi="Book Antiqua" w:cstheme="minorHAnsi"/>
          <w:sz w:val="24"/>
          <w:szCs w:val="24"/>
        </w:rPr>
        <w:t>fronts.</w:t>
      </w:r>
    </w:p>
    <w:p w14:paraId="0FD1D157" w14:textId="552B82ED" w:rsidR="004913F3" w:rsidRPr="009A440E" w:rsidRDefault="00340739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nothe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clas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f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GLT2i,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Dapagliflozin,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h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lso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bee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vindicat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n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how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propens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o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leverag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h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negativ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vasoconstrictiv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effect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f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phosphat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n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hyperglycemia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mediat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RO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demonstrat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b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Li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="008A3950" w:rsidRPr="008A3950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et</w:t>
      </w:r>
      <w:r w:rsidR="001506C7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 xml:space="preserve"> </w:t>
      </w:r>
      <w:r w:rsidR="008A3950" w:rsidRPr="008A3950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al</w:t>
      </w:r>
      <w:r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begin"/>
      </w:r>
      <w:r w:rsidR="00CE5A6B"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Li&lt;/Author&gt;&lt;Year&gt;2018&lt;/Year&gt;&lt;RecNum&gt;105&lt;/RecNum&gt;&lt;DisplayText&gt;[105]&lt;/DisplayText&gt;&lt;record&gt;&lt;rec-number&gt;105&lt;/rec-number&gt;&lt;foreign-keys&gt;&lt;key app="EN" db-id="2sfsawws0259zae9r5dvpx5srv9ddrtxpatr" timestamp="1627871166"&gt;105&lt;/key&gt;&lt;/foreign-keys&gt;&lt;ref-type name="Journal Article"&gt;17&lt;/ref-type&gt;&lt;contributors&gt;&lt;authors&gt;&lt;author&gt;Li, Hongliang&lt;/author&gt;&lt;author&gt;Shin, Sung Eun&lt;/author&gt;&lt;author&gt;Seo, Mi Seon&lt;/author&gt;&lt;author&gt;An, Jin Ryeol&lt;/author&gt;&lt;author&gt;Choi, Il-Whan&lt;/author&gt;&lt;author&gt;Jung, Won-Kyo&lt;/author&gt;&lt;author&gt;Firth, Amy L.&lt;/author&gt;&lt;author&gt;Lee, Dae-Sung&lt;/author&gt;&lt;author&gt;Yim, Mi-Jin&lt;/author&gt;&lt;author&gt;Choi, Grace&lt;/author&gt;&lt;/authors&gt;&lt;/contributors&gt;&lt;titles&gt;&lt;title&gt;The anti-diabetic drug dapagliflozin induces vasodilation via activation of PKG and Kv channels&lt;/title&gt;&lt;secondary-title&gt;Life sciences&lt;/secondary-title&gt;&lt;/titles&gt;&lt;periodical&gt;&lt;full-title&gt;Life sciences&lt;/full-title&gt;&lt;/periodical&gt;&lt;pages&gt;46-55&lt;/pages&gt;&lt;volume&gt;197&lt;/volume&gt;&lt;dates&gt;&lt;year&gt;2018&lt;/year&gt;&lt;/dates&gt;&lt;publisher&gt;Elsevier&lt;/publisher&gt;&lt;isbn&gt;0024-3205&lt;/isbn&gt;&lt;urls&gt;&lt;/urls&gt;&lt;electronic-resource-num&gt;https://doi.org/10.1016/j.lfs.2018.01.032&lt;/electronic-resource-num&gt;&lt;/record&gt;&lt;/Cite&gt;&lt;/EndNote&gt;</w:instrText>
      </w:r>
      <w:r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color w:val="252525"/>
          <w:sz w:val="24"/>
          <w:szCs w:val="24"/>
          <w:shd w:val="clear" w:color="auto" w:fill="FFFFFF"/>
          <w:vertAlign w:val="superscript"/>
        </w:rPr>
        <w:t>[10</w:t>
      </w:r>
      <w:r w:rsidR="00470411">
        <w:rPr>
          <w:rFonts w:ascii="Book Antiqua" w:hAnsi="Book Antiqua" w:cstheme="minorHAnsi" w:hint="eastAsia"/>
          <w:noProof/>
          <w:color w:val="252525"/>
          <w:sz w:val="24"/>
          <w:szCs w:val="24"/>
          <w:shd w:val="clear" w:color="auto" w:fill="FFFFFF"/>
          <w:vertAlign w:val="superscript"/>
          <w:lang w:eastAsia="zh-CN"/>
        </w:rPr>
        <w:t>3</w:t>
      </w:r>
      <w:r w:rsidR="00CE5A6B" w:rsidRPr="00584124">
        <w:rPr>
          <w:rFonts w:ascii="Book Antiqua" w:hAnsi="Book Antiqua" w:cstheme="minorHAnsi"/>
          <w:noProof/>
          <w:color w:val="252525"/>
          <w:sz w:val="24"/>
          <w:szCs w:val="24"/>
          <w:shd w:val="clear" w:color="auto" w:fill="FFFFFF"/>
          <w:vertAlign w:val="superscript"/>
        </w:rPr>
        <w:t>]</w:t>
      </w:r>
      <w:r w:rsidRPr="00584124">
        <w:rPr>
          <w:rFonts w:ascii="Book Antiqua" w:hAnsi="Book Antiqua" w:cstheme="minorHAnsi"/>
          <w:color w:val="252525"/>
          <w:sz w:val="24"/>
          <w:szCs w:val="24"/>
          <w:shd w:val="clear" w:color="auto" w:fill="FFFFFF"/>
          <w:vertAlign w:val="superscript"/>
        </w:rPr>
        <w:fldChar w:fldCharType="end"/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.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h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bility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for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SGLT2i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o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reduc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bloo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pressur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was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examined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6C2846">
        <w:rPr>
          <w:rFonts w:ascii="Book Antiqua" w:hAnsi="Book Antiqua" w:cstheme="minorHAnsi"/>
          <w:i/>
          <w:color w:val="252525"/>
          <w:sz w:val="24"/>
          <w:szCs w:val="24"/>
          <w:shd w:val="clear" w:color="auto" w:fill="FFFFFF"/>
        </w:rPr>
        <w:t>via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applicatio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f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dapagliflozi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on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>the</w:t>
      </w:r>
      <w:r w:rsidR="001506C7">
        <w:rPr>
          <w:rFonts w:ascii="Book Antiqua" w:hAnsi="Book Antiqua" w:cstheme="minorHAnsi"/>
          <w:color w:val="252525"/>
          <w:sz w:val="24"/>
          <w:szCs w:val="24"/>
          <w:shd w:val="clear" w:color="auto" w:fill="FFFFFF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or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ing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a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New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Zeal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hi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abbit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ubsequentl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vasodilato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v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e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du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ctiv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voltage-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hannel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oreo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bi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ignal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athway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6C2846">
        <w:rPr>
          <w:rFonts w:ascii="Book Antiqua" w:hAnsi="Book Antiqua"/>
          <w:bCs/>
          <w:i/>
          <w:sz w:val="24"/>
          <w:szCs w:val="24"/>
        </w:rPr>
        <w:t>v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te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kin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G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lastRenderedPageBreak/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pecul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l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open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calcium-activ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50C2E" w:rsidRPr="009A440E">
        <w:rPr>
          <w:rFonts w:ascii="Book Antiqua" w:hAnsi="Book Antiqua"/>
          <w:bCs/>
          <w:sz w:val="24"/>
          <w:szCs w:val="24"/>
        </w:rPr>
        <w:t>channels</w:t>
      </w:r>
      <w:r w:rsidR="00FD6C9A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concomi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nflux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posi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n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vascula</w:t>
      </w:r>
      <w:r w:rsidR="00C64300" w:rsidRPr="009A440E">
        <w:rPr>
          <w:rFonts w:ascii="Book Antiqua" w:hAnsi="Book Antiqua"/>
          <w:bCs/>
          <w:sz w:val="24"/>
          <w:szCs w:val="24"/>
        </w:rPr>
        <w:t>ture</w:t>
      </w:r>
      <w:r w:rsidR="00FD6C9A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hyperpolariz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relax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C9A" w:rsidRPr="009A440E">
        <w:rPr>
          <w:rFonts w:ascii="Book Antiqua" w:hAnsi="Book Antiqua"/>
          <w:bCs/>
          <w:sz w:val="24"/>
          <w:szCs w:val="24"/>
        </w:rPr>
        <w:t>vasodilat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sti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h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propens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indu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vasodi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af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aor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ring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we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A7792" w:rsidRPr="009A440E">
        <w:rPr>
          <w:rFonts w:ascii="Book Antiqua" w:hAnsi="Book Antiqua"/>
          <w:bCs/>
          <w:sz w:val="24"/>
          <w:szCs w:val="24"/>
        </w:rPr>
        <w:t>remo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endothel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nifedipin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hann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block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dminist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nitr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xi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hibitor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Voltage-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rote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kin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hibito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howev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resul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melio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vasodil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sugge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wor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6C2846">
        <w:rPr>
          <w:rFonts w:ascii="Book Antiqua" w:hAnsi="Book Antiqua"/>
          <w:bCs/>
          <w:i/>
          <w:sz w:val="24"/>
          <w:szCs w:val="24"/>
        </w:rPr>
        <w:t>v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signal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athway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attenu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extraneou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neg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playe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64300" w:rsidRPr="009A440E">
        <w:rPr>
          <w:rFonts w:ascii="Book Antiqua" w:hAnsi="Book Antiqua"/>
          <w:bCs/>
          <w:sz w:val="24"/>
          <w:szCs w:val="24"/>
        </w:rPr>
        <w:t>health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</w:p>
    <w:p w14:paraId="1E1C02C7" w14:textId="25D6224F" w:rsidR="004913F3" w:rsidRPr="009A440E" w:rsidRDefault="004913F3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/>
          <w:sz w:val="24"/>
          <w:szCs w:val="24"/>
        </w:rPr>
        <w:t>DECLAR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IMI-58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(</w:t>
      </w:r>
      <w:r w:rsidRPr="009A440E">
        <w:rPr>
          <w:rFonts w:ascii="Book Antiqua" w:hAnsi="Book Antiqua" w:cstheme="minorHAnsi"/>
          <w:sz w:val="24"/>
          <w:szCs w:val="24"/>
        </w:rPr>
        <w:t>Da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CardiovascuLAR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vents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ye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anoth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linic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deemi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cardioprotectiv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rofil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GLT2i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spi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osphat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media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increase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wit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pharmacotherapy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tr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Pr="009A440E">
        <w:rPr>
          <w:rFonts w:ascii="Book Antiqua" w:hAnsi="Book Antiqua"/>
          <w:sz w:val="24"/>
          <w:szCs w:val="24"/>
        </w:rPr>
        <w:t>recrui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17</w:t>
      </w:r>
      <w:r w:rsidRPr="009A440E">
        <w:rPr>
          <w:rFonts w:ascii="Book Antiqua" w:hAnsi="Book Antiqua" w:cstheme="minorHAnsi"/>
          <w:sz w:val="24"/>
          <w:szCs w:val="24"/>
        </w:rPr>
        <w:t>160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XaXZpb3R0PC9BdXRob3I+PFllYXI+MjAxOTwvWWVhcj48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==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XaXZpb3R0PC9BdXRob3I+PFllYXI+MjAxOTwvWWVhcj48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==
</w:fldData>
        </w:fldCha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CE5A6B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470411">
        <w:rPr>
          <w:rFonts w:ascii="Book Antiqua" w:hAnsi="Book Antiqua" w:cstheme="minorHAnsi" w:hint="eastAsia"/>
          <w:noProof/>
          <w:sz w:val="24"/>
          <w:szCs w:val="24"/>
          <w:vertAlign w:val="superscript"/>
          <w:lang w:eastAsia="zh-CN"/>
        </w:rPr>
        <w:t>4</w:t>
      </w:r>
      <w:r w:rsidR="00CE5A6B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  <w:vertAlign w:val="superscript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CL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IMI-58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f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-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ndpoi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def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VD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I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sche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roke)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osi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H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= </w:t>
      </w:r>
      <w:r w:rsidRPr="009A440E">
        <w:rPr>
          <w:rFonts w:ascii="Book Antiqua" w:hAnsi="Book Antiqua" w:cstheme="minorHAnsi"/>
          <w:sz w:val="24"/>
          <w:szCs w:val="24"/>
        </w:rPr>
        <w:t>0.93;</w:t>
      </w:r>
      <w:r w:rsidR="001506C7">
        <w:rPr>
          <w:rFonts w:ascii="Book Antiqua" w:hAnsi="Book Antiqua" w:cstheme="minorHAnsi"/>
          <w:sz w:val="24"/>
          <w:szCs w:val="24"/>
        </w:rPr>
        <w:t xml:space="preserve"> 95%CI: </w:t>
      </w:r>
      <w:r w:rsidRPr="009A440E">
        <w:rPr>
          <w:rFonts w:ascii="Book Antiqua" w:hAnsi="Book Antiqua" w:cstheme="minorHAnsi"/>
          <w:sz w:val="24"/>
          <w:szCs w:val="24"/>
        </w:rPr>
        <w:t>0.84-1.03)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co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-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ndpoi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lud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spita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V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a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posi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sul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yiel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18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4.9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6C2846">
        <w:rPr>
          <w:rFonts w:ascii="Book Antiqua" w:hAnsi="Book Antiqua" w:cstheme="minorHAnsi"/>
          <w:i/>
          <w:sz w:val="24"/>
          <w:szCs w:val="24"/>
        </w:rPr>
        <w:t>v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5.8%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= </w:t>
      </w:r>
      <w:r w:rsidRPr="009A440E">
        <w:rPr>
          <w:rFonts w:ascii="Book Antiqua" w:hAnsi="Book Antiqua" w:cstheme="minorHAnsi"/>
          <w:sz w:val="24"/>
          <w:szCs w:val="24"/>
        </w:rPr>
        <w:t>0.83;</w:t>
      </w:r>
      <w:r w:rsidR="001506C7">
        <w:rPr>
          <w:rFonts w:ascii="Book Antiqua" w:hAnsi="Book Antiqua" w:cstheme="minorHAnsi"/>
          <w:sz w:val="24"/>
          <w:szCs w:val="24"/>
        </w:rPr>
        <w:t xml:space="preserve"> 95%CI: </w:t>
      </w:r>
      <w:r w:rsidRPr="009A440E">
        <w:rPr>
          <w:rFonts w:ascii="Book Antiqua" w:hAnsi="Book Antiqua" w:cstheme="minorHAnsi"/>
          <w:sz w:val="24"/>
          <w:szCs w:val="24"/>
        </w:rPr>
        <w:t>0.73-0.95).</w:t>
      </w:r>
      <w:r w:rsidR="006C2846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co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-prim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ndpoi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ttribu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27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gar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ail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spitaliz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H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= </w:t>
      </w:r>
      <w:r w:rsidRPr="009A440E">
        <w:rPr>
          <w:rFonts w:ascii="Book Antiqua" w:hAnsi="Book Antiqua" w:cstheme="minorHAnsi"/>
          <w:sz w:val="24"/>
          <w:szCs w:val="24"/>
        </w:rPr>
        <w:t>0.73;</w:t>
      </w:r>
      <w:r w:rsidR="001506C7">
        <w:rPr>
          <w:rFonts w:ascii="Book Antiqua" w:hAnsi="Book Antiqua" w:cstheme="minorHAnsi"/>
          <w:sz w:val="24"/>
          <w:szCs w:val="24"/>
        </w:rPr>
        <w:t xml:space="preserve"> 95%CI: </w:t>
      </w:r>
      <w:r w:rsidRPr="009A440E">
        <w:rPr>
          <w:rFonts w:ascii="Book Antiqua" w:hAnsi="Book Antiqua" w:cstheme="minorHAnsi"/>
          <w:sz w:val="24"/>
          <w:szCs w:val="24"/>
        </w:rPr>
        <w:t>0.61-0.88)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456225A8" w14:textId="272094B6" w:rsidR="00FD7272" w:rsidRPr="009A440E" w:rsidRDefault="00955485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Whi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linic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dat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uppor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ot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ol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lcific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O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odulat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xacerb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ati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n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act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mpro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orta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multip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quest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ri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ow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1FAA" w:rsidRPr="009A440E">
        <w:rPr>
          <w:rFonts w:ascii="Book Antiqua" w:hAnsi="Book Antiqua"/>
          <w:bCs/>
          <w:sz w:val="24"/>
          <w:szCs w:val="24"/>
        </w:rPr>
        <w:t>Glucosur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induc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pati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253D1" w:rsidRPr="009A440E">
        <w:rPr>
          <w:rFonts w:ascii="Book Antiqua" w:hAnsi="Book Antiqua"/>
          <w:bCs/>
          <w:sz w:val="24"/>
          <w:szCs w:val="24"/>
        </w:rPr>
        <w:t>redu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maxim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re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gluc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ransp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addi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resho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glucosuria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l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gluc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w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otherwi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u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hel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proc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deleteriou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RO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inflam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0E3D" w:rsidRPr="009A440E">
        <w:rPr>
          <w:rFonts w:ascii="Book Antiqua" w:hAnsi="Book Antiqua"/>
          <w:bCs/>
          <w:sz w:val="24"/>
          <w:szCs w:val="24"/>
        </w:rPr>
        <w:t>mitochondria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demonstr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reviousl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effe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tap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effe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g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beyo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antidiabe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ropertie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inclu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rhyth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contro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signal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01B7D" w:rsidRPr="009A440E">
        <w:rPr>
          <w:rFonts w:ascii="Book Antiqua" w:hAnsi="Book Antiqua"/>
          <w:bCs/>
          <w:sz w:val="24"/>
          <w:szCs w:val="24"/>
        </w:rPr>
        <w:t>pathway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hemodynamic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iner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urnover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o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or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need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d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elucid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echanism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iner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urnov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giv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o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varia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SGLT2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lastRenderedPageBreak/>
        <w:t>protei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kidne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e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pharmacotherapeu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gent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or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i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hel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underst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contextu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fu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scop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morta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benef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s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dru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valid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clinic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tr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8795A" w:rsidRPr="009A440E">
        <w:rPr>
          <w:rFonts w:ascii="Book Antiqua" w:hAnsi="Book Antiqua"/>
          <w:bCs/>
          <w:sz w:val="24"/>
          <w:szCs w:val="24"/>
        </w:rPr>
        <w:t>data.</w:t>
      </w:r>
    </w:p>
    <w:p w14:paraId="45A7CB1C" w14:textId="77777777" w:rsidR="007816F7" w:rsidRDefault="007816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  <w:bookmarkStart w:id="8" w:name="_Hlk78659947"/>
    </w:p>
    <w:p w14:paraId="44D56E14" w14:textId="48223549" w:rsidR="00FD7272" w:rsidRPr="007816F7" w:rsidRDefault="00FD7272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i/>
          <w:sz w:val="24"/>
          <w:szCs w:val="24"/>
        </w:rPr>
      </w:pPr>
      <w:r w:rsidRPr="007816F7">
        <w:rPr>
          <w:rFonts w:ascii="Book Antiqua" w:hAnsi="Book Antiqua" w:cstheme="minorHAnsi"/>
          <w:b/>
          <w:i/>
          <w:sz w:val="24"/>
          <w:szCs w:val="24"/>
        </w:rPr>
        <w:t>SGLT2i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Pr="007816F7">
        <w:rPr>
          <w:rFonts w:ascii="Book Antiqua" w:hAnsi="Book Antiqua" w:cstheme="minorHAnsi"/>
          <w:b/>
          <w:i/>
          <w:sz w:val="24"/>
          <w:szCs w:val="24"/>
        </w:rPr>
        <w:t>and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other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elec</w:t>
      </w:r>
      <w:r w:rsidRPr="007816F7">
        <w:rPr>
          <w:rFonts w:ascii="Book Antiqua" w:hAnsi="Book Antiqua" w:cstheme="minorHAnsi"/>
          <w:b/>
          <w:i/>
          <w:sz w:val="24"/>
          <w:szCs w:val="24"/>
        </w:rPr>
        <w:t>trolytes</w:t>
      </w:r>
      <w:r w:rsidR="003D5E3A" w:rsidRPr="007816F7">
        <w:rPr>
          <w:rFonts w:ascii="Book Antiqua" w:hAnsi="Book Antiqua" w:cstheme="minorHAnsi"/>
          <w:b/>
          <w:i/>
          <w:sz w:val="24"/>
          <w:szCs w:val="24"/>
        </w:rPr>
        <w:t>: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3D5E3A" w:rsidRPr="007816F7">
        <w:rPr>
          <w:rFonts w:ascii="Book Antiqua" w:hAnsi="Book Antiqua" w:cstheme="minorHAnsi"/>
          <w:b/>
          <w:i/>
          <w:sz w:val="24"/>
          <w:szCs w:val="24"/>
        </w:rPr>
        <w:t>An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annotation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towards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inclusive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insight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in</w:t>
      </w:r>
      <w:r w:rsidR="001506C7">
        <w:rPr>
          <w:rFonts w:ascii="Book Antiqua" w:hAnsi="Book Antiqua" w:cstheme="minorHAnsi"/>
          <w:b/>
          <w:i/>
          <w:sz w:val="24"/>
          <w:szCs w:val="24"/>
        </w:rPr>
        <w:t xml:space="preserve"> </w:t>
      </w:r>
      <w:r w:rsidR="007816F7" w:rsidRPr="007816F7">
        <w:rPr>
          <w:rFonts w:ascii="Book Antiqua" w:hAnsi="Book Antiqua" w:cstheme="minorHAnsi"/>
          <w:b/>
          <w:i/>
          <w:sz w:val="24"/>
          <w:szCs w:val="24"/>
        </w:rPr>
        <w:t>pharmacodynami</w:t>
      </w:r>
      <w:r w:rsidR="00E3777D" w:rsidRPr="007816F7">
        <w:rPr>
          <w:rFonts w:ascii="Book Antiqua" w:hAnsi="Book Antiqua" w:cstheme="minorHAnsi"/>
          <w:b/>
          <w:i/>
          <w:sz w:val="24"/>
          <w:szCs w:val="24"/>
        </w:rPr>
        <w:t>cs</w:t>
      </w:r>
    </w:p>
    <w:bookmarkEnd w:id="8"/>
    <w:p w14:paraId="50540738" w14:textId="665EF45A" w:rsidR="00FD7272" w:rsidRPr="009A440E" w:rsidRDefault="00FD7272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Whi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vi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ocu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re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hang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orrel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mortalit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brie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omment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electroly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ffe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pharmacotherapeutic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ffe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procliv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underst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glob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nflu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drug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Moreo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electrolyt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effec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uccin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commenta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warra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giv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4326E" w:rsidRPr="009A440E">
        <w:rPr>
          <w:rFonts w:ascii="Book Antiqua" w:hAnsi="Book Antiqua" w:cstheme="minorHAnsi"/>
          <w:sz w:val="24"/>
          <w:szCs w:val="24"/>
        </w:rPr>
        <w:t>scop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refor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w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wi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includ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remar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cur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literat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a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tandar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regar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foc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vidence-b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medic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index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ransla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biolog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xplan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h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3D5E3A" w:rsidRPr="009A440E">
        <w:rPr>
          <w:rFonts w:ascii="Book Antiqua" w:hAnsi="Book Antiqua" w:cstheme="minorHAnsi"/>
          <w:sz w:val="24"/>
          <w:szCs w:val="24"/>
        </w:rPr>
        <w:t>electrolytes.</w:t>
      </w:r>
    </w:p>
    <w:p w14:paraId="57A41F89" w14:textId="15430D49" w:rsidR="00E3777D" w:rsidRPr="009A440E" w:rsidRDefault="00E3777D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clud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quer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ccessfu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arves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and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RCT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at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15</w:t>
      </w:r>
      <w:r w:rsidRPr="009A440E">
        <w:rPr>
          <w:rFonts w:ascii="Book Antiqua" w:hAnsi="Book Antiqua" w:cstheme="minorHAnsi"/>
          <w:sz w:val="24"/>
          <w:szCs w:val="24"/>
        </w:rPr>
        <w:t>309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ak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ou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SGLTi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(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canagfliflozin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apagliflozi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mpagliflozi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iprafliglozin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fe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ignific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sigh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dministr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vels</w:t>
      </w:r>
      <w:r w:rsidR="00A50AA1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131F00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Tang&lt;/Author&gt;&lt;Year&gt;2016&lt;/Year&gt;&lt;RecNum&gt;91&lt;/RecNum&gt;&lt;DisplayText&gt;[92]&lt;/DisplayText&gt;&lt;record&gt;&lt;rec-number&gt;91&lt;/rec-number&gt;&lt;foreign-keys&gt;&lt;key app="EN" db-id="2sfsawws0259zae9r5dvpx5srv9ddrtxpatr" timestamp="1627871164"&gt;91&lt;/key&gt;&lt;/foreign-keys&gt;&lt;ref-type name="Journal Article"&gt;17&lt;/ref-type&gt;&lt;contributors&gt;&lt;authors&gt;&lt;author&gt;Tang, Huilin&lt;/author&gt;&lt;author&gt;Zhang, Xi&lt;/author&gt;&lt;author&gt;Zhang, Jingjing&lt;/author&gt;&lt;author&gt;Li, Yufeng&lt;/author&gt;&lt;author&gt;Del Gobbo, Liana C.&lt;/author&gt;&lt;author&gt;Zhai, Suodi&lt;/author&gt;&lt;author&gt;Song, Yiqing&lt;/author&gt;&lt;/authors&gt;&lt;/contributors&gt;&lt;titles&gt;&lt;title&gt;Elevated serum magnesium associated with SGLT2 inhibitor use in type 2 diabetes patients: a meta-analysis of randomised controlled trials&lt;/title&gt;&lt;secondary-title&gt;Diabetologia&lt;/secondary-title&gt;&lt;/titles&gt;&lt;periodical&gt;&lt;full-title&gt;Diabetologia&lt;/full-title&gt;&lt;/periodical&gt;&lt;pages&gt;2546-2551&lt;/pages&gt;&lt;volume&gt;59&lt;/volume&gt;&lt;number&gt;12&lt;/number&gt;&lt;dates&gt;&lt;year&gt;2016&lt;/year&gt;&lt;/dates&gt;&lt;publisher&gt;Springer&lt;/publisher&gt;&lt;isbn&gt;1432-0428&lt;/isbn&gt;&lt;urls&gt;&lt;/urls&gt;&lt;electronic-resource-num&gt;https://doi.org/10.1007/s00125-016-4101-6&lt;/electronic-resource-num&gt;&lt;/record&gt;&lt;/Cite&gt;&lt;/EndNote&gt;</w:instrText>
      </w:r>
      <w:r w:rsidR="00A50AA1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89</w:t>
      </w:r>
      <w:r w:rsidR="006A1589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A50AA1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Meta-regress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naly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g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="006A1337" w:rsidRPr="009A440E">
        <w:rPr>
          <w:rFonts w:ascii="Book Antiqua" w:hAnsi="Book Antiqua" w:cstheme="minorHAnsi"/>
          <w:sz w:val="24"/>
          <w:szCs w:val="24"/>
        </w:rPr>
        <w:t>was</w:t>
      </w:r>
      <w:proofErr w:type="gram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impleme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uthor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aforementio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valu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dose-depend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e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giv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differ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class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1337" w:rsidRPr="009A440E">
        <w:rPr>
          <w:rFonts w:ascii="Book Antiqua" w:hAnsi="Book Antiqua" w:cstheme="minorHAnsi"/>
          <w:sz w:val="24"/>
          <w:szCs w:val="24"/>
        </w:rPr>
        <w:t>involved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crutin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how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elev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0.08–0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225924" w:rsidRPr="009A440E">
        <w:rPr>
          <w:rFonts w:ascii="Book Antiqua" w:hAnsi="Book Antiqua" w:cstheme="minorHAnsi"/>
          <w:sz w:val="24"/>
          <w:szCs w:val="24"/>
        </w:rPr>
        <w:t>mEq</w:t>
      </w:r>
      <w:proofErr w:type="spellEnd"/>
      <w:r w:rsidR="00225924" w:rsidRPr="009A440E">
        <w:rPr>
          <w:rFonts w:ascii="Book Antiqua" w:hAnsi="Book Antiqua" w:cstheme="minorHAnsi"/>
          <w:sz w:val="24"/>
          <w:szCs w:val="24"/>
        </w:rPr>
        <w:t>/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compli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25924" w:rsidRPr="009A440E">
        <w:rPr>
          <w:rFonts w:ascii="Book Antiqua" w:hAnsi="Book Antiqua" w:cstheme="minorHAnsi"/>
          <w:sz w:val="24"/>
          <w:szCs w:val="24"/>
        </w:rPr>
        <w:t>pharmacotherapy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limit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entio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tudy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B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mpac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opu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group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ignific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considera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ropor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SGLT2i-eligi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rescrib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opu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despi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guidel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recommend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utiliz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47180" w:rsidRPr="009A440E">
        <w:rPr>
          <w:rFonts w:ascii="Book Antiqua" w:hAnsi="Book Antiqua" w:cstheme="minorHAnsi"/>
          <w:sz w:val="24"/>
          <w:szCs w:val="24"/>
        </w:rPr>
        <w:t>population</w:t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Wiviott&lt;/Author&gt;&lt;Year&gt;2019&lt;/Year&gt;&lt;RecNum&gt;19&lt;/RecNum&gt;&lt;DisplayText&gt;[19]&lt;/DisplayText&gt;&lt;record&gt;&lt;rec-number&gt;19&lt;/rec-number&gt;&lt;foreign-keys&gt;&lt;key app="EN" db-id="2sfsawws0259zae9r5dvpx5srv9ddrtxpatr" timestamp="1627871152"&gt;19&lt;/key&gt;&lt;/foreign-keys&gt;&lt;ref-type name="Journal Article"&gt;17&lt;/ref-type&gt;&lt;contributors&gt;&lt;authors&gt;&lt;author&gt;Wiviott, Stephen D.&lt;/author&gt;&lt;author&gt;Raz, Itamar&lt;/author&gt;&lt;author&gt;Bonaca, Marc P.&lt;/author&gt;&lt;author&gt;Mosenzon, Ofri&lt;/author&gt;&lt;author&gt;Kato, Eri T.&lt;/author&gt;&lt;author&gt;Cahn, Avivit&lt;/author&gt;&lt;author&gt;Silverman, Michael G.&lt;/author&gt;&lt;author&gt;Zelniker, Thomas A.&lt;/author&gt;&lt;author&gt;Kuder, Julia F.&lt;/author&gt;&lt;author&gt;Murphy, Sabina A.&lt;/author&gt;&lt;/authors&gt;&lt;/contributors&gt;&lt;titles&gt;&lt;title&gt;Dapagliflozin and cardiovascular outcomes in type 2 diabetes&lt;/title&gt;&lt;secondary-title&gt;New England Journal of Medicine&lt;/secondary-title&gt;&lt;/titles&gt;&lt;periodical&gt;&lt;full-title&gt;New England Journal of Medicine&lt;/full-title&gt;&lt;/periodical&gt;&lt;pages&gt;347-357&lt;/pages&gt;&lt;volume&gt;380&lt;/volume&gt;&lt;number&gt;4&lt;/number&gt;&lt;dates&gt;&lt;year&gt;2019&lt;/year&gt;&lt;/dates&gt;&lt;publisher&gt;Mass Medical Soc&lt;/publisher&gt;&lt;isbn&gt;0028-4793&lt;/isbn&gt;&lt;urls&gt;&lt;/urls&gt;&lt;electronic-resource-num&gt;https://doi.org/10.1056/NEJMoa1812389&lt;/electronic-resource-num&gt;&lt;/record&gt;&lt;/Cite&gt;&lt;/EndNote&gt;</w:instrText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CB02DA">
        <w:rPr>
          <w:rFonts w:ascii="Book Antiqua" w:hAnsi="Book Antiqua" w:cstheme="minorHAnsi"/>
          <w:noProof/>
          <w:sz w:val="24"/>
          <w:szCs w:val="24"/>
          <w:vertAlign w:val="superscript"/>
        </w:rPr>
        <w:t>[19]</w:t>
      </w:r>
      <w:r w:rsidR="00573867" w:rsidRPr="00CB02DA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147180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Nevertheles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s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show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can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g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benefic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reten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wh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T2D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870C0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(def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30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≤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eGF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≤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50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lastRenderedPageBreak/>
        <w:t>mL/min/1.73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D8237B" w:rsidRPr="009A440E">
        <w:rPr>
          <w:rFonts w:ascii="Book Antiqua" w:hAnsi="Book Antiqua" w:cstheme="minorHAnsi"/>
          <w:sz w:val="24"/>
          <w:szCs w:val="24"/>
        </w:rPr>
        <w:t>m</w:t>
      </w:r>
      <w:r w:rsidR="00D8237B" w:rsidRPr="009A440E">
        <w:rPr>
          <w:rFonts w:ascii="Book Antiqua" w:hAnsi="Book Antiqua" w:cstheme="minorHAnsi"/>
          <w:sz w:val="24"/>
          <w:szCs w:val="24"/>
          <w:vertAlign w:val="superscript"/>
        </w:rPr>
        <w:t>2</w:t>
      </w:r>
      <w:r w:rsidR="00D8237B" w:rsidRPr="009A440E">
        <w:rPr>
          <w:rFonts w:ascii="Book Antiqua" w:hAnsi="Book Antiqua" w:cstheme="minorHAnsi"/>
          <w:sz w:val="24"/>
          <w:szCs w:val="24"/>
        </w:rPr>
        <w:t>)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giv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reassur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indic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regul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pertin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893DF8" w:rsidRPr="009A440E">
        <w:rPr>
          <w:rFonts w:ascii="Book Antiqua" w:hAnsi="Book Antiqua" w:cstheme="minorHAnsi"/>
          <w:sz w:val="24"/>
          <w:szCs w:val="24"/>
        </w:rPr>
        <w:t>electrolytes</w:t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ZYWxlPC9BdXRob3I+PFllYXI+MjAxMzwvWWVhcj48UmVj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</w:fldData>
        </w:fldChar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ZYWxlPC9BdXRob3I+PFllYXI+MjAxMzwvWWVhcj48UmVj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</w:fldData>
        </w:fldChar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4</w:t>
      </w:r>
      <w:r w:rsidR="00573867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,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5</w:t>
      </w:r>
      <w:r w:rsidR="00573867" w:rsidRPr="00584124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361075" w:rsidRPr="00584124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893DF8" w:rsidRPr="009A440E">
        <w:rPr>
          <w:rFonts w:ascii="Book Antiqua" w:hAnsi="Book Antiqua" w:cstheme="minorHAnsi"/>
          <w:sz w:val="24"/>
          <w:szCs w:val="24"/>
        </w:rPr>
        <w:t>.</w:t>
      </w:r>
    </w:p>
    <w:p w14:paraId="451CA5D0" w14:textId="59FFF6E5" w:rsidR="00361075" w:rsidRPr="009A440E" w:rsidRDefault="007D131A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u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cop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ase;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hol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valu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ppor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-analys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ggre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313,041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atient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C2846">
        <w:rPr>
          <w:rFonts w:ascii="Book Antiqua" w:hAnsi="Book Antiqua" w:cstheme="minorHAnsi"/>
          <w:sz w:val="24"/>
          <w:szCs w:val="24"/>
        </w:rPr>
        <w:t>11</w:t>
      </w:r>
      <w:r w:rsidRPr="009A440E">
        <w:rPr>
          <w:rFonts w:ascii="Book Antiqua" w:hAnsi="Book Antiqua" w:cstheme="minorHAnsi"/>
          <w:sz w:val="24"/>
          <w:szCs w:val="24"/>
        </w:rPr>
        <w:t>995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s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tratification</w:t>
      </w:r>
      <w:r w:rsidR="007C17AF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AD0BFB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Del Gobbo&lt;/Author&gt;&lt;Year&gt;2013&lt;/Year&gt;&lt;RecNum&gt;110&lt;/RecNum&gt;&lt;DisplayText&gt;[109]&lt;/DisplayText&gt;&lt;record&gt;&lt;rec-number&gt;110&lt;/rec-number&gt;&lt;foreign-keys&gt;&lt;key app="EN" db-id="2sfsawws0259zae9r5dvpx5srv9ddrtxpatr" timestamp="1627871167"&gt;110&lt;/key&gt;&lt;/foreign-keys&gt;&lt;ref-type name="Journal Article"&gt;17&lt;/ref-type&gt;&lt;contributors&gt;&lt;authors&gt;&lt;author&gt;Del Gobbo, Liana C.&lt;/author&gt;&lt;author&gt;Imamura, Fumiaki&lt;/author&gt;&lt;author&gt;Wu, Jason H. Y.&lt;/author&gt;&lt;author&gt;de Oliveira Otto, Marcia C.&lt;/author&gt;&lt;author&gt;Chiuve, Stephanie E.&lt;/author&gt;&lt;author&gt;Mozaffarian, Dariush&lt;/author&gt;&lt;/authors&gt;&lt;/contributors&gt;&lt;titles&gt;&lt;title&gt;Circulating and dietary magnesium and risk of cardiovascular disease: a systematic review and meta-analysis of prospective studies&lt;/title&gt;&lt;secondary-title&gt;The American journal of clinical nutrition&lt;/secondary-title&gt;&lt;/titles&gt;&lt;periodical&gt;&lt;full-title&gt;The American journal of clinical nutrition&lt;/full-title&gt;&lt;/periodical&gt;&lt;pages&gt;160-173&lt;/pages&gt;&lt;volume&gt;98&lt;/volume&gt;&lt;number&gt;1&lt;/number&gt;&lt;dates&gt;&lt;year&gt;2013&lt;/year&gt;&lt;/dates&gt;&lt;publisher&gt;Oxford University Press&lt;/publisher&gt;&lt;isbn&gt;0002-9165&lt;/isbn&gt;&lt;urls&gt;&lt;/urls&gt;&lt;electronic-resource-num&gt;https://doi.org/10.3945/ajcn.112.053132&lt;/electronic-resource-num&gt;&lt;/record&gt;&lt;/Cite&gt;&lt;/EndNote&gt;</w:instrText>
      </w:r>
      <w:r w:rsidR="007C17AF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6</w:t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7C17AF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275482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I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determin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ea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in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0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mmol/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confer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30%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de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CV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acquisi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(RR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 = </w:t>
      </w:r>
      <w:r w:rsidR="00264952" w:rsidRPr="009A440E">
        <w:rPr>
          <w:rFonts w:ascii="Book Antiqua" w:hAnsi="Book Antiqua" w:cstheme="minorHAnsi"/>
          <w:sz w:val="24"/>
          <w:szCs w:val="24"/>
        </w:rPr>
        <w:t>0.70;</w:t>
      </w:r>
      <w:r w:rsidR="001506C7">
        <w:rPr>
          <w:rFonts w:ascii="Book Antiqua" w:hAnsi="Book Antiqua" w:cstheme="minorHAnsi"/>
          <w:sz w:val="24"/>
          <w:szCs w:val="24"/>
        </w:rPr>
        <w:t xml:space="preserve"> 95%CI:</w:t>
      </w:r>
      <w:r w:rsidR="006C2846">
        <w:rPr>
          <w:rFonts w:ascii="Book Antiqua" w:hAnsi="Book Antiqua" w:cstheme="minorHAnsi" w:hint="eastAsia"/>
          <w:sz w:val="24"/>
          <w:szCs w:val="24"/>
          <w:lang w:eastAsia="zh-CN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0.56-0.88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p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0.2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64952" w:rsidRPr="009A440E">
        <w:rPr>
          <w:rFonts w:ascii="Book Antiqua" w:hAnsi="Book Antiqua" w:cstheme="minorHAnsi"/>
          <w:sz w:val="24"/>
          <w:szCs w:val="24"/>
        </w:rPr>
        <w:t>mmol/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step-siz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physiolog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1C1C14" w:rsidRPr="009A440E">
        <w:rPr>
          <w:rFonts w:ascii="Book Antiqua" w:hAnsi="Book Antiqua" w:cstheme="minorHAnsi"/>
          <w:sz w:val="24"/>
          <w:szCs w:val="24"/>
        </w:rPr>
        <w:t>range</w:t>
      </w:r>
      <w:r w:rsidR="00264952" w:rsidRPr="009A440E">
        <w:rPr>
          <w:rFonts w:ascii="Book Antiqua" w:hAnsi="Book Antiqua" w:cstheme="minorHAnsi"/>
          <w:sz w:val="24"/>
          <w:szCs w:val="24"/>
        </w:rPr>
        <w:t>)</w:t>
      </w:r>
      <w:r w:rsidR="00C46AC4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0198360B" w14:textId="5F3BCD3A" w:rsidR="00F15320" w:rsidRPr="009A440E" w:rsidRDefault="00F15320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n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teres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sigh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ga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lectroly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fluenc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ortalit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speci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p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osph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tabolis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eming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leteri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fs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us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ode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ow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exhibi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ortality</w:t>
      </w:r>
      <w:r w:rsidR="00595235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AD0BFB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Sakaguchi&lt;/Author&gt;&lt;Year&gt;2017&lt;/Year&gt;&lt;RecNum&gt;111&lt;/RecNum&gt;&lt;DisplayText&gt;[110]&lt;/DisplayText&gt;&lt;record&gt;&lt;rec-number&gt;111&lt;/rec-number&gt;&lt;foreign-keys&gt;&lt;key app="EN" db-id="2sfsawws0259zae9r5dvpx5srv9ddrtxpatr" timestamp="1627871167"&gt;111&lt;/key&gt;&lt;/foreign-keys&gt;&lt;ref-type name="Journal Article"&gt;17&lt;/ref-type&gt;&lt;contributors&gt;&lt;authors&gt;&lt;author&gt;Sakaguchi, Yusuke&lt;/author&gt;&lt;author&gt;Hamano, Takayuki&lt;/author&gt;&lt;author&gt;Isaka, Yoshitaka&lt;/author&gt;&lt;/authors&gt;&lt;/contributors&gt;&lt;titles&gt;&lt;title&gt;Effects of magnesium on the phosphate toxicity in chronic kidney disease: time for intervention studies&lt;/title&gt;&lt;secondary-title&gt;Nutrients&lt;/secondary-title&gt;&lt;/titles&gt;&lt;periodical&gt;&lt;full-title&gt;Nutrients&lt;/full-title&gt;&lt;/periodical&gt;&lt;pages&gt;112&lt;/pages&gt;&lt;volume&gt;9&lt;/volume&gt;&lt;number&gt;2&lt;/number&gt;&lt;dates&gt;&lt;year&gt;2017&lt;/year&gt;&lt;/dates&gt;&lt;publisher&gt;Multidisciplinary Digital Publishing Institute&lt;/publisher&gt;&lt;urls&gt;&lt;/urls&gt;&lt;electronic-resource-num&gt;https://doi.org/10.3390/nu9020112&lt;/electronic-resource-num&gt;&lt;/record&gt;&lt;/Cite&gt;&lt;/EndNote&gt;</w:instrText>
      </w:r>
      <w:r w:rsidR="00595235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7</w:t>
      </w:r>
      <w:r w:rsidR="00573867" w:rsidRPr="00AD0BFB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595235" w:rsidRPr="00AD0BFB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595235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orta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t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blun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o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wh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evel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a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oho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tud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evide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-vitro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offse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y</w:t>
      </w:r>
      <w:r w:rsidR="00AD0BFB">
        <w:rPr>
          <w:rFonts w:ascii="Book Antiqua" w:hAnsi="Book Antiqua" w:cstheme="minorHAnsi"/>
          <w:sz w:val="24"/>
          <w:szCs w:val="24"/>
        </w:rPr>
        <w:t>p</w:t>
      </w:r>
      <w:r w:rsidR="00595235" w:rsidRPr="009A440E">
        <w:rPr>
          <w:rFonts w:ascii="Book Antiqua" w:hAnsi="Book Antiqua" w:cstheme="minorHAnsi"/>
          <w:sz w:val="24"/>
          <w:szCs w:val="24"/>
        </w:rPr>
        <w:t>erphosphatem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edia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quela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onduc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phenotyp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in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moo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usc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alcific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a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endothel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ce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functio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Moreover</w:t>
      </w:r>
      <w:r w:rsidR="00595235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high</w:t>
      </w:r>
      <w:r w:rsidR="00B228A0" w:rsidRPr="009A440E">
        <w:rPr>
          <w:rFonts w:ascii="Book Antiqua" w:hAnsi="Book Antiqua" w:cstheme="minorHAnsi"/>
          <w:sz w:val="24"/>
          <w:szCs w:val="24"/>
        </w:rPr>
        <w:t>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se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95235" w:rsidRPr="009A440E">
        <w:rPr>
          <w:rFonts w:ascii="Book Antiqua" w:hAnsi="Book Antiqua" w:cstheme="minorHAnsi"/>
          <w:sz w:val="24"/>
          <w:szCs w:val="24"/>
        </w:rPr>
        <w:t>level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hamp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progress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CK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pati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9572FF" w:rsidRPr="009A440E">
        <w:rPr>
          <w:rFonts w:ascii="Book Antiqua" w:hAnsi="Book Antiqua" w:cstheme="minorHAnsi"/>
          <w:sz w:val="24"/>
          <w:szCs w:val="24"/>
        </w:rPr>
        <w:t>hyperphosphatemia</w:t>
      </w:r>
      <w:r w:rsidR="00B228A0"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highligh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sha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cardiore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prote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natu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B228A0" w:rsidRPr="009A440E">
        <w:rPr>
          <w:rFonts w:ascii="Book Antiqua" w:hAnsi="Book Antiqua" w:cstheme="minorHAnsi"/>
          <w:sz w:val="24"/>
          <w:szCs w:val="24"/>
        </w:rPr>
        <w:t>SGLT2i</w:t>
      </w:r>
      <w:r w:rsidR="00595235" w:rsidRPr="009A440E">
        <w:rPr>
          <w:rFonts w:ascii="Book Antiqua" w:hAnsi="Book Antiqua" w:cstheme="minorHAnsi"/>
          <w:sz w:val="24"/>
          <w:szCs w:val="24"/>
        </w:rPr>
        <w:t>.</w:t>
      </w:r>
    </w:p>
    <w:p w14:paraId="5911DAB9" w14:textId="4BAF8E46" w:rsidR="001B2446" w:rsidRPr="009A440E" w:rsidRDefault="001B2446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ultip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echanis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chie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ffect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sp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ear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imul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TPas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rit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intenanc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odium-potas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ump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with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ventri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yocardium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Fischer&lt;/Author&gt;&lt;Year&gt;1987&lt;/Year&gt;&lt;RecNum&gt;112&lt;/RecNum&gt;&lt;DisplayText&gt;[111]&lt;/DisplayText&gt;&lt;record&gt;&lt;rec-number&gt;112&lt;/rec-number&gt;&lt;foreign-keys&gt;&lt;key app="EN" db-id="2sfsawws0259zae9r5dvpx5srv9ddrtxpatr" timestamp="1627871167"&gt;112&lt;/key&gt;&lt;/foreign-keys&gt;&lt;ref-type name="Journal Article"&gt;17&lt;/ref-type&gt;&lt;contributors&gt;&lt;authors&gt;&lt;author&gt;Fischer, Peter W. F.&lt;/author&gt;&lt;author&gt;Giroux, Alexandre&lt;/author&gt;&lt;/authors&gt;&lt;/contributors&gt;&lt;titles&gt;&lt;title&gt;Effects of dietary magnesium on sodium-potassium pump action in the heart of rats&lt;/title&gt;&lt;secondary-title&gt;The Journal of nutrition&lt;/secondary-title&gt;&lt;/titles&gt;&lt;periodical&gt;&lt;full-title&gt;The Journal of nutrition&lt;/full-title&gt;&lt;/periodical&gt;&lt;pages&gt;2091-2095&lt;/pages&gt;&lt;volume&gt;117&lt;/volume&gt;&lt;number&gt;12&lt;/number&gt;&lt;dates&gt;&lt;year&gt;1987&lt;/year&gt;&lt;/dates&gt;&lt;publisher&gt;Oxford University Press&lt;/publisher&gt;&lt;isbn&gt;0022-3166&lt;/isbn&gt;&lt;urls&gt;&lt;/urls&gt;&lt;electronic-resource-num&gt;https://doi.org/10.1093/jn/117.12.2091&lt;/electronic-resource-num&gt;&lt;/record&gt;&lt;/Cite&gt;&lt;/EndNote&gt;</w:instrTex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8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urthe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vestig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eficienc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berra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otas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od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alance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is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rrhythmia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oreover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erv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nzy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ofactor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ear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eficien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itochondr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etabol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atu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lea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ac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xyg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pecie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ropens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romb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form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ndotheli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dysfunction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&lt;EndNote&gt;&lt;Cite&gt;&lt;Author&gt;DiNicolantonio&lt;/Author&gt;&lt;Year&gt;2018&lt;/Year&gt;&lt;RecNum&gt;113&lt;/RecNum&gt;&lt;DisplayText&gt;[112]&lt;/DisplayText&gt;&lt;record&gt;&lt;rec-number&gt;113&lt;/rec-number&gt;&lt;foreign-keys&gt;&lt;key app="EN" db-id="2sfsawws0259zae9r5dvpx5srv9ddrtxpatr" timestamp="1627871167"&gt;113&lt;/key&gt;&lt;/foreign-keys&gt;&lt;ref-type name="Journal Article"&gt;17&lt;/ref-type&gt;&lt;contributors&gt;&lt;authors&gt;&lt;author&gt;DiNicolantonio, James J.&lt;/author&gt;&lt;author&gt;O’Keefe, James H.&lt;/author&gt;&lt;author&gt;Wilson, William&lt;/author&gt;&lt;/authors&gt;&lt;/contributors&gt;&lt;titles&gt;&lt;title&gt;Subclinical magnesium deficiency: a principal driver of cardiovascular disease and a public health crisis&lt;/title&gt;&lt;secondary-title&gt;Open heart&lt;/secondary-title&gt;&lt;/titles&gt;&lt;periodical&gt;&lt;full-title&gt;Open heart&lt;/full-title&gt;&lt;/periodical&gt;&lt;pages&gt;e000668&lt;/pages&gt;&lt;volume&gt;5&lt;/volume&gt;&lt;number&gt;1&lt;/number&gt;&lt;dates&gt;&lt;year&gt;2018&lt;/year&gt;&lt;/dates&gt;&lt;publisher&gt;Archives of Disease in childhood&lt;/publisher&gt;&lt;isbn&gt;2053-3624&lt;/isbn&gt;&lt;urls&gt;&lt;/urls&gt;&lt;electronic-resource-num&gt;https://doi.org/10.1136/openhrt-2017-000668&lt;/electronic-resource-num&gt;&lt;/record&gt;&lt;/Cite&gt;&lt;/EndNote&gt;</w:instrTex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9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A440E">
        <w:rPr>
          <w:rFonts w:ascii="Book Antiqua" w:hAnsi="Book Antiqua" w:cstheme="minorHAnsi"/>
          <w:sz w:val="24"/>
          <w:szCs w:val="24"/>
        </w:rPr>
        <w:t>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tiarrhythm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xpla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lay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o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duc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rrhythmi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lastRenderedPageBreak/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rk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abi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QT</w:t>
      </w:r>
      <w:r w:rsidR="00C1688B" w:rsidRPr="009A440E">
        <w:rPr>
          <w:rFonts w:ascii="Book Antiqua" w:hAnsi="Book Antiqua" w:cstheme="minorHAnsi"/>
          <w:sz w:val="24"/>
          <w:szCs w:val="24"/>
          <w:vertAlign w:val="subscript"/>
        </w:rPr>
        <w:t>c</w:t>
      </w:r>
      <w:r w:rsidR="001506C7">
        <w:rPr>
          <w:rFonts w:ascii="Book Antiqua" w:hAnsi="Book Antiqua" w:cstheme="minorHAnsi"/>
          <w:sz w:val="24"/>
          <w:szCs w:val="24"/>
          <w:vertAlign w:val="subscript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bserv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tud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ttemp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lucid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rap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a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posi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nd-outcom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MPA-RE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utc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rial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show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Empaglifloz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elp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itiga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bnorm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hear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hythms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ttribu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aj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ca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ortal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morbidit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C1688B" w:rsidRPr="009A440E">
        <w:rPr>
          <w:rFonts w:ascii="Book Antiqua" w:hAnsi="Book Antiqua" w:cstheme="minorHAnsi"/>
          <w:sz w:val="24"/>
          <w:szCs w:val="24"/>
        </w:rPr>
        <w:t>reduction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xNDwvUmVjTnVtPjxEaXNwbGF5VGV4dD5bMTEzLCAxMTRdPC9EaXNwbGF5VGV4dD48cmVj
b3JkPjxyZWMtbnVtYmVyPjExNDwvcmVjLW51bWJlcj48Zm9yZWlnbi1rZXlzPjxrZXkgYXBwPSJF
TiIgZGItaWQ9IjJzZnNhd3dzMDI1OXphZTlyNWR2cHg1c3J2OWRkcnR4cGF0ciIgdGltZXN0YW1w
PSIxNjI3ODcxMTY3Ij4xMTQ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0aXRsZXM+PHRpdGxlPkVmZmVjdCBvZiBz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xNDwvUmVjTnVtPjxEaXNwbGF5VGV4dD5bMTEzLCAxMTRdPC9EaXNwbGF5VGV4dD48cmVj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,11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1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C1688B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C1688B" w:rsidRPr="009A440E">
        <w:rPr>
          <w:rFonts w:ascii="Book Antiqua" w:hAnsi="Book Antiqua" w:cstheme="minorHAnsi"/>
          <w:sz w:val="24"/>
          <w:szCs w:val="24"/>
        </w:rPr>
        <w:t>.</w:t>
      </w:r>
      <w:r w:rsidR="006C2846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Magnesi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ls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not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="002B074B" w:rsidRPr="009A440E">
        <w:rPr>
          <w:rFonts w:ascii="Book Antiqua" w:hAnsi="Book Antiqua" w:cstheme="minorHAnsi"/>
          <w:sz w:val="24"/>
          <w:szCs w:val="24"/>
        </w:rPr>
        <w:t>Gaba</w:t>
      </w:r>
      <w:r w:rsidR="002B074B" w:rsidRPr="009A440E">
        <w:rPr>
          <w:rFonts w:ascii="Book Antiqua" w:hAnsi="Book Antiqua" w:cstheme="minorHAnsi"/>
          <w:sz w:val="24"/>
          <w:szCs w:val="24"/>
          <w:vertAlign w:val="subscript"/>
        </w:rPr>
        <w:t>A</w:t>
      </w:r>
      <w:proofErr w:type="spellEnd"/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potentiato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centr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nervou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system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ind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h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ee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hypothesiz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promo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decrea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bloo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pressur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decreas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sympath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2B074B" w:rsidRPr="009A440E">
        <w:rPr>
          <w:rFonts w:ascii="Book Antiqua" w:hAnsi="Book Antiqua" w:cstheme="minorHAnsi"/>
          <w:sz w:val="24"/>
          <w:szCs w:val="24"/>
        </w:rPr>
        <w:t>tone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mitig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tachyarrhythmi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6C2846">
        <w:rPr>
          <w:rFonts w:ascii="Book Antiqua" w:hAnsi="Book Antiqua" w:cstheme="minorHAnsi"/>
          <w:i/>
          <w:sz w:val="24"/>
          <w:szCs w:val="24"/>
        </w:rPr>
        <w:t>vi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parasympath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6A2631" w:rsidRPr="009A440E">
        <w:rPr>
          <w:rFonts w:ascii="Book Antiqua" w:hAnsi="Book Antiqua" w:cstheme="minorHAnsi"/>
          <w:sz w:val="24"/>
          <w:szCs w:val="24"/>
        </w:rPr>
        <w:t>anxioly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573867" w:rsidRPr="009A440E">
        <w:rPr>
          <w:rFonts w:ascii="Book Antiqua" w:hAnsi="Book Antiqua" w:cstheme="minorHAnsi"/>
          <w:sz w:val="24"/>
          <w:szCs w:val="24"/>
        </w:rPr>
        <w:t>properties</w: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XTwvRGlzcGxheVRleHQ+PHJlY29yZD48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begin">
          <w:fldData xml:space="preserve">PEVuZE5vdGU+PENpdGU+PEF1dGhvcj5TYXRvPC9BdXRob3I+PFllYXI+MjAxNzwvWWVhcj48UmVj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</w:fldData>
        </w:fldCha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instrText xml:space="preserve"> ADDIN EN.CITE.DATA </w:instrTex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[10</w:t>
      </w:r>
      <w:r w:rsidR="00CB02DA">
        <w:rPr>
          <w:rFonts w:ascii="Book Antiqua" w:hAnsi="Book Antiqua" w:cstheme="minorHAnsi"/>
          <w:noProof/>
          <w:sz w:val="24"/>
          <w:szCs w:val="24"/>
          <w:vertAlign w:val="superscript"/>
        </w:rPr>
        <w:t>0</w:t>
      </w:r>
      <w:r w:rsidR="00573867" w:rsidRPr="009572FF">
        <w:rPr>
          <w:rFonts w:ascii="Book Antiqua" w:hAnsi="Book Antiqua" w:cstheme="minorHAnsi"/>
          <w:noProof/>
          <w:sz w:val="24"/>
          <w:szCs w:val="24"/>
          <w:vertAlign w:val="superscript"/>
        </w:rPr>
        <w:t>]</w:t>
      </w:r>
      <w:r w:rsidR="00573867" w:rsidRPr="009572FF">
        <w:rPr>
          <w:rFonts w:ascii="Book Antiqua" w:hAnsi="Book Antiqua" w:cstheme="minorHAnsi"/>
          <w:sz w:val="24"/>
          <w:szCs w:val="24"/>
          <w:vertAlign w:val="superscript"/>
        </w:rPr>
        <w:fldChar w:fldCharType="end"/>
      </w:r>
      <w:r w:rsidR="006A2631" w:rsidRPr="009A440E">
        <w:rPr>
          <w:rFonts w:ascii="Book Antiqua" w:hAnsi="Book Antiqua" w:cstheme="minorHAnsi"/>
          <w:sz w:val="24"/>
          <w:szCs w:val="24"/>
        </w:rPr>
        <w:t>.</w:t>
      </w:r>
    </w:p>
    <w:p w14:paraId="57EB3095" w14:textId="28F20087" w:rsidR="003D5E3A" w:rsidRPr="009A440E" w:rsidRDefault="00662F3D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a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omm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ati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elie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hel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ormaliz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roug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rr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echanism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exampl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ssoc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ransporte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promo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ransp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cr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lum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si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le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73867" w:rsidRPr="009A440E">
        <w:rPr>
          <w:rFonts w:ascii="Book Antiqua" w:hAnsi="Book Antiqua"/>
          <w:bCs/>
          <w:sz w:val="24"/>
          <w:szCs w:val="24"/>
        </w:rPr>
        <w:t>diures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7386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73867" w:rsidRPr="009A440E">
        <w:rPr>
          <w:rFonts w:ascii="Book Antiqua" w:hAnsi="Book Antiqua"/>
          <w:bCs/>
          <w:sz w:val="24"/>
          <w:szCs w:val="24"/>
        </w:rPr>
        <w:t>magnesium</w:t>
      </w:r>
      <w:r w:rsidR="00F12DDE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redu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hyperglycem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belie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g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reprie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fro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wa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F12DDE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Raghav&lt;/Author&gt;&lt;Year&gt;2018&lt;/Year&gt;&lt;RecNum&gt;117&lt;/RecNum&gt;&lt;DisplayText&gt;[115]&lt;/DisplayText&gt;&lt;record&gt;&lt;rec-number&gt;117&lt;/rec-number&gt;&lt;foreign-keys&gt;&lt;key app="EN" db-id="2sfsawws0259zae9r5dvpx5srv9ddrtxpatr" timestamp="1627871168"&gt;117&lt;/key&gt;&lt;/foreign-keys&gt;&lt;ref-type name="Journal Article"&gt;17&lt;/ref-type&gt;&lt;contributors&gt;&lt;authors&gt;&lt;author&gt;Raghav, A.&lt;/author&gt;&lt;author&gt;Ahmad, J.&lt;/author&gt;&lt;/authors&gt;&lt;/contributors&gt;&lt;titles&gt;&lt;title&gt;Diabetes and Metabolic Syndrome: Clinical Research and Reviews&lt;/title&gt;&lt;secondary-title&gt;Diabetes and Metabolic Syndrome: Clinical Research and Reviews&lt;/secondary-title&gt;&lt;/titles&gt;&lt;periodical&gt;&lt;full-title&gt;Diabetes and Metabolic Syndrome: Clinical Research and Reviews&lt;/full-title&gt;&lt;/periodical&gt;&lt;dates&gt;&lt;year&gt;2018&lt;/year&gt;&lt;/dates&gt;&lt;publisher&gt;Elsevier Ltd&lt;/publisher&gt;&lt;isbn&gt;1871-4021&lt;/isbn&gt;&lt;urls&gt;&lt;/urls&gt;&lt;electronic-resource-num&gt;https://doi.org/10.1016/j.dsx.2018.01.002&lt;/electronic-resource-num&gt;&lt;/record&gt;&lt;/Cite&gt;&lt;/EndNote&gt;</w:instrText>
      </w:r>
      <w:r w:rsidR="00F12DDE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2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12DDE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F12DD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338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propo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338A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-viv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studi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re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dis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convolu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ubu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12DDE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roug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ctivat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expre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RMP6</w:t>
      </w:r>
      <w:r w:rsidR="007B33C7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chann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llow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ent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lum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dis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convolu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ubul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ubul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sodium-</w:t>
      </w:r>
      <w:r w:rsidR="00674F8B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belie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put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natur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repres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procliv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basolater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rans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magnesium</w:t>
      </w:r>
      <w:r w:rsidR="008C1685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Piuri&lt;/Author&gt;&lt;Year&gt;2021&lt;/Year&gt;&lt;RecNum&gt;118&lt;/RecNum&gt;&lt;DisplayText&gt;[116]&lt;/DisplayText&gt;&lt;record&gt;&lt;rec-number&gt;118&lt;/rec-number&gt;&lt;foreign-keys&gt;&lt;key app="EN" db-id="2sfsawws0259zae9r5dvpx5srv9ddrtxpatr" timestamp="1627871168"&gt;118&lt;/key&gt;&lt;/foreign-keys&gt;&lt;ref-type name="Journal Article"&gt;17&lt;/ref-type&gt;&lt;contributors&gt;&lt;authors&gt;&lt;author&gt;Piuri, Gabriele&lt;/author&gt;&lt;author&gt;Zocchi, Monica&lt;/author&gt;&lt;author&gt;Della Porta, Matteo&lt;/author&gt;&lt;author&gt;Ficara, Valentina&lt;/author&gt;&lt;author&gt;Manoni, Michele&lt;/author&gt;&lt;author&gt;Zuccotti, Gian Vincenzo&lt;/author&gt;&lt;author&gt;Pinotti, Luciano&lt;/author&gt;&lt;author&gt;Maier, Jeanette A.&lt;/author&gt;&lt;author&gt;Cazzola, Roberta&lt;/author&gt;&lt;/authors&gt;&lt;/contributors&gt;&lt;titles&gt;&lt;title&gt;Magnesium in obesity, metabolic syndrome, and Type 2 diabetes&lt;/title&gt;&lt;secondary-title&gt;Nutrients&lt;/secondary-title&gt;&lt;/titles&gt;&lt;periodical&gt;&lt;full-title&gt;Nutrients&lt;/full-title&gt;&lt;/periodical&gt;&lt;pages&gt;320&lt;/pages&gt;&lt;volume&gt;13&lt;/volume&gt;&lt;number&gt;2&lt;/number&gt;&lt;dates&gt;&lt;year&gt;2021&lt;/year&gt;&lt;/dates&gt;&lt;publisher&gt;Multidisciplinary Digital Publishing Institute&lt;/publisher&gt;&lt;urls&gt;&lt;/urls&gt;&lt;electronic-resource-num&gt;https://doi.org/10.3390/nu13020320&lt;/electronic-resource-num&gt;&lt;/record&gt;&lt;/Cite&gt;&lt;/EndNote&gt;</w:instrText>
      </w:r>
      <w:r w:rsidR="008C1685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3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8C1685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8C1685" w:rsidRPr="009A440E">
        <w:rPr>
          <w:rFonts w:ascii="Book Antiqua" w:hAnsi="Book Antiqua"/>
          <w:bCs/>
          <w:sz w:val="24"/>
          <w:szCs w:val="24"/>
        </w:rPr>
        <w:t>.</w:t>
      </w:r>
      <w:r w:rsidR="006C2846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C1685" w:rsidRPr="009A440E">
        <w:rPr>
          <w:rFonts w:ascii="Book Antiqua" w:hAnsi="Book Antiqua"/>
          <w:bCs/>
          <w:sz w:val="24"/>
          <w:szCs w:val="24"/>
        </w:rPr>
        <w:t>proce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function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repres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os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erm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opportun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re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nephr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beyo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loo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3C93" w:rsidRPr="009A440E">
        <w:rPr>
          <w:rFonts w:ascii="Book Antiqua" w:hAnsi="Book Antiqua"/>
          <w:bCs/>
          <w:sz w:val="24"/>
          <w:szCs w:val="24"/>
        </w:rPr>
        <w:t>Henle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Curry&lt;/Author&gt;&lt;Year&gt;2018&lt;/Year&gt;&lt;RecNum&gt;119&lt;/RecNum&gt;&lt;DisplayText&gt;[117]&lt;/DisplayText&gt;&lt;record&gt;&lt;rec-number&gt;119&lt;/rec-number&gt;&lt;foreign-keys&gt;&lt;key app="EN" db-id="2sfsawws0259zae9r5dvpx5srv9ddrtxpatr" timestamp="1627871168"&gt;119&lt;/key&gt;&lt;/foreign-keys&gt;&lt;ref-type name="Journal Article"&gt;17&lt;/ref-type&gt;&lt;contributors&gt;&lt;authors&gt;&lt;author&gt;Curry, Joshua N.&lt;/author&gt;&lt;author&gt;Alan, S. L.&lt;/author&gt;&lt;/authors&gt;&lt;/contributors&gt;&lt;titles&gt;&lt;title&gt;Magnesium handling in the kidney&lt;/title&gt;&lt;secondary-title&gt;Advances in chronic kidney disease&lt;/secondary-title&gt;&lt;/titles&gt;&lt;periodical&gt;&lt;full-title&gt;Advances in chronic kidney disease&lt;/full-title&gt;&lt;/periodical&gt;&lt;pages&gt;236-243&lt;/pages&gt;&lt;volume&gt;25&lt;/volume&gt;&lt;number&gt;3&lt;/number&gt;&lt;dates&gt;&lt;year&gt;2018&lt;/year&gt;&lt;/dates&gt;&lt;publisher&gt;Elsevier&lt;/publisher&gt;&lt;isbn&gt;1548-5595&lt;/isbn&gt;&lt;urls&gt;&lt;/urls&gt;&lt;electronic-resource-num&gt;https://doi.org/10.1053/j.ackd.2018.01.003&lt;/electronic-resource-num&gt;&lt;/record&gt;&lt;/Cite&gt;&lt;/EndNote&gt;</w:instrTex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4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F12DD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sh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parti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vol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du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487243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487243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487243"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ub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reten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w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otherwi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excre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proxim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convolu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ubu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odium-gluc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cotranspor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withou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SGLT2</w:t>
      </w:r>
      <w:r w:rsidR="002361E1" w:rsidRPr="009A440E">
        <w:rPr>
          <w:rFonts w:ascii="Book Antiqua" w:hAnsi="Book Antiqua"/>
          <w:bCs/>
          <w:sz w:val="24"/>
          <w:szCs w:val="24"/>
        </w:rPr>
        <w:t>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33C7" w:rsidRPr="009A440E">
        <w:rPr>
          <w:rFonts w:ascii="Book Antiqua" w:hAnsi="Book Antiqua"/>
          <w:bCs/>
          <w:sz w:val="24"/>
          <w:szCs w:val="24"/>
        </w:rPr>
        <w:t>therapy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>
          <w:fldData xml:space="preserve">PEVuZE5vdGU+PENpdGU+PEF1dGhvcj5GcmFua2VuPC9BdXRob3I+PFllYXI+MjAyMTwvWWVhcj48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</w:fldData>
        </w:fldChar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</w:instrText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>
          <w:fldData xml:space="preserve">PEVuZE5vdGU+PENpdGU+PEF1dGhvcj5GcmFua2VuPC9BdXRob3I+PFllYXI+MjAyMTwvWWVhcj48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</w:fldData>
        </w:fldChar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.DATA </w:instrText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4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,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5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7B33C7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7B33C7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resistanc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e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de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RMP6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express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ead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de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ub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flow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urin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consist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associ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ow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pati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416A5" w:rsidRPr="009A440E">
        <w:rPr>
          <w:rFonts w:ascii="Book Antiqua" w:hAnsi="Book Antiqua"/>
          <w:bCs/>
          <w:sz w:val="24"/>
          <w:szCs w:val="24"/>
        </w:rPr>
        <w:t>T2DM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oreo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tra-pancrea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h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mpro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ensitiv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erv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potentia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depolar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pancrea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 w:cstheme="minorHAnsi"/>
          <w:bCs/>
          <w:sz w:val="24"/>
          <w:szCs w:val="24"/>
        </w:rPr>
        <w:t>β</w:t>
      </w:r>
      <w:r w:rsidR="00674F8B" w:rsidRPr="009A440E">
        <w:rPr>
          <w:rFonts w:ascii="Book Antiqua" w:hAnsi="Book Antiqua"/>
          <w:bCs/>
          <w:sz w:val="24"/>
          <w:szCs w:val="24"/>
        </w:rPr>
        <w:t>-cel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responsib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lastRenderedPageBreak/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release</w:t>
      </w:r>
      <w:r w:rsidR="00F61943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Kostov&lt;/Author&gt;&lt;Year&gt;2019&lt;/Year&gt;&lt;RecNum&gt;121&lt;/RecNum&gt;&lt;DisplayText&gt;[119]&lt;/DisplayText&gt;&lt;record&gt;&lt;rec-number&gt;121&lt;/rec-number&gt;&lt;foreign-keys&gt;&lt;key app="EN" db-id="2sfsawws0259zae9r5dvpx5srv9ddrtxpatr" timestamp="1627871169"&gt;121&lt;/key&gt;&lt;/foreign-keys&gt;&lt;ref-type name="Journal Article"&gt;17&lt;/ref-type&gt;&lt;contributors&gt;&lt;authors&gt;&lt;author&gt;Kostov, Krasimir&lt;/author&gt;&lt;/authors&gt;&lt;/contributors&gt;&lt;titles&gt;&lt;title&gt;Effects of magnesium deficiency on mechanisms of insulin resistance in type 2 diabetes: focusing on the processes of insulin secretion and signaling&lt;/title&gt;&lt;secondary-title&gt;International journal of molecular sciences&lt;/secondary-title&gt;&lt;/titles&gt;&lt;periodical&gt;&lt;full-title&gt;International journal of molecular sciences&lt;/full-title&gt;&lt;/periodical&gt;&lt;pages&gt;1351&lt;/pages&gt;&lt;volume&gt;20&lt;/volume&gt;&lt;number&gt;6&lt;/number&gt;&lt;dates&gt;&lt;year&gt;2019&lt;/year&gt;&lt;/dates&gt;&lt;publisher&gt;Multidisciplinary Digital Publishing Institute&lt;/publisher&gt;&lt;urls&gt;&lt;/urls&gt;&lt;electronic-resource-num&gt;https://doi.org/10.3390/ijms20061351&lt;/electronic-resource-num&gt;&lt;/record&gt;&lt;/Cite&gt;&lt;/EndNote&gt;</w:instrText>
      </w:r>
      <w:r w:rsidR="00F61943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6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61943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674F8B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defic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sul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util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vailabi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lea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cyc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diabe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statu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74F8B" w:rsidRPr="009A440E">
        <w:rPr>
          <w:rFonts w:ascii="Book Antiqua" w:hAnsi="Book Antiqua"/>
          <w:bCs/>
          <w:sz w:val="24"/>
          <w:szCs w:val="24"/>
        </w:rPr>
        <w:t>exacerbated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repres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opportun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herapeutic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normaliz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insulin-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dynamic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c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u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expl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som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componen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posi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clinic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endpoi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32FBF" w:rsidRPr="009A440E">
        <w:rPr>
          <w:rFonts w:ascii="Book Antiqua" w:hAnsi="Book Antiqua"/>
          <w:bCs/>
          <w:sz w:val="24"/>
          <w:szCs w:val="24"/>
        </w:rPr>
        <w:t>respons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sh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marked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de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lieu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activ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horm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mild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depressed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prev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horm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B3B08" w:rsidRPr="009A440E">
        <w:rPr>
          <w:rFonts w:ascii="Book Antiqua" w:hAnsi="Book Antiqua"/>
          <w:bCs/>
          <w:sz w:val="24"/>
          <w:szCs w:val="24"/>
        </w:rPr>
        <w:t>secretion</w:t>
      </w:r>
      <w:r w:rsidR="00E14DD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urpor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henomen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som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bas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lev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magne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67350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quir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un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calcium-sens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cep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(</w:t>
      </w:r>
      <w:proofErr w:type="spellStart"/>
      <w:r w:rsidR="00E14DDA" w:rsidRPr="009A440E">
        <w:rPr>
          <w:rFonts w:ascii="Book Antiqua" w:hAnsi="Book Antiqua"/>
          <w:bCs/>
          <w:sz w:val="24"/>
          <w:szCs w:val="24"/>
        </w:rPr>
        <w:t>CaSR</w:t>
      </w:r>
      <w:proofErr w:type="spellEnd"/>
      <w:r w:rsidR="00E14DDA" w:rsidRPr="009A440E">
        <w:rPr>
          <w:rFonts w:ascii="Book Antiqua" w:hAnsi="Book Antiqua"/>
          <w:bCs/>
          <w:sz w:val="24"/>
          <w:szCs w:val="24"/>
        </w:rPr>
        <w:t>)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expres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gl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ubule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sponsib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gul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gul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rel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parathyro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horm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14DDA" w:rsidRPr="009A440E">
        <w:rPr>
          <w:rFonts w:ascii="Book Antiqua" w:hAnsi="Book Antiqua"/>
          <w:bCs/>
          <w:sz w:val="24"/>
          <w:szCs w:val="24"/>
        </w:rPr>
        <w:t>(PTH)</w:t>
      </w:r>
      <w:r w:rsidR="00D67350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Tinawi&lt;/Author&gt;&lt;Year&gt;2021&lt;/Year&gt;&lt;RecNum&gt;122&lt;/RecNum&gt;&lt;DisplayText&gt;[120]&lt;/DisplayText&gt;&lt;record&gt;&lt;rec-number&gt;122&lt;/rec-number&gt;&lt;foreign-keys&gt;&lt;key app="EN" db-id="2sfsawws0259zae9r5dvpx5srv9ddrtxpatr" timestamp="1627871169"&gt;122&lt;/key&gt;&lt;/foreign-keys&gt;&lt;ref-type name="Journal Article"&gt;17&lt;/ref-type&gt;&lt;contributors&gt;&lt;authors&gt;&lt;author&gt;Tinawi, Mohammad&lt;/author&gt;&lt;/authors&gt;&lt;/contributors&gt;&lt;titles&gt;&lt;title&gt;Disorders of calcium metabolism: hypocalcemia and hypercalcemia&lt;/title&gt;&lt;secondary-title&gt;Cureus&lt;/secondary-title&gt;&lt;/titles&gt;&lt;periodical&gt;&lt;full-title&gt;Cureus&lt;/full-title&gt;&lt;/periodical&gt;&lt;volume&gt;13&lt;/volume&gt;&lt;number&gt;1&lt;/number&gt;&lt;dates&gt;&lt;year&gt;2021&lt;/year&gt;&lt;/dates&gt;&lt;publisher&gt;Cureus Inc.&lt;/publisher&gt;&lt;urls&gt;&lt;/urls&gt;&lt;electronic-resource-num&gt;https://doi.org/10.7759/cureus.12420&lt;/electronic-resource-num&gt;&lt;/record&gt;&lt;/Cite&gt;&lt;/EndNote&gt;</w:instrText>
      </w:r>
      <w:r w:rsidR="00D67350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7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D67350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E14DD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</w:p>
    <w:p w14:paraId="2ADB2636" w14:textId="0CE92BAF" w:rsidR="00D67350" w:rsidRPr="009A440E" w:rsidRDefault="00D67350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lead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u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eco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onside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rapy-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lcium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serv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multip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rol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prote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ctiva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inhibito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c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for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path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deposit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medi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neur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signaling-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a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cardio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93DD4" w:rsidRPr="009A440E">
        <w:rPr>
          <w:rFonts w:ascii="Book Antiqua" w:hAnsi="Book Antiqua"/>
          <w:bCs/>
          <w:sz w:val="24"/>
          <w:szCs w:val="24"/>
        </w:rPr>
        <w:t>health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electrophysi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onsideration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dur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h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0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upstrok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stag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acemak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otentia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voltage-g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ope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du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lative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low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neg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otentia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fast-voltag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g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expres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m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ermanent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nactivated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resul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“lag”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V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nod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utiliz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rolo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pot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ransmi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fro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tr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ventricl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unifi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9236E" w:rsidRPr="009A440E">
        <w:rPr>
          <w:rFonts w:ascii="Book Antiqua" w:hAnsi="Book Antiqua"/>
          <w:bCs/>
          <w:sz w:val="24"/>
          <w:szCs w:val="24"/>
        </w:rPr>
        <w:t>beat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myocardiu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play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maintenan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depolarizat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depolar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begin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intracell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potass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op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a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rel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br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membra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pot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equilibriu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woul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ermin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depolariz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E3328" w:rsidRPr="009A440E">
        <w:rPr>
          <w:rFonts w:ascii="Book Antiqua" w:hAnsi="Book Antiqua"/>
          <w:bCs/>
          <w:sz w:val="24"/>
          <w:szCs w:val="24"/>
        </w:rPr>
        <w:t>sequence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voltage-g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hann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romo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inwar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flux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ctivat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fur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rel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fro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sarcoplasm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reticulu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aintain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lateau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rolong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yocy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contra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adequ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yocard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en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initi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strok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volum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need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maint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B158E7" w:rsidRPr="009A440E">
        <w:rPr>
          <w:rFonts w:ascii="Book Antiqua" w:hAnsi="Book Antiqua"/>
          <w:bCs/>
          <w:sz w:val="24"/>
          <w:szCs w:val="24"/>
        </w:rPr>
        <w:t>perfus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ostul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hanne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tsel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DB077A" w:rsidRPr="009A440E">
        <w:rPr>
          <w:rFonts w:ascii="Book Antiqua" w:hAnsi="Book Antiqua"/>
          <w:bCs/>
          <w:sz w:val="24"/>
          <w:szCs w:val="24"/>
        </w:rPr>
        <w:t>myocardiocytes</w:t>
      </w:r>
      <w:proofErr w:type="spell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depend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up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losing</w:t>
      </w:r>
      <w:r w:rsidR="00DB077A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9572FF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Grandi&lt;/Author&gt;&lt;Year&gt;2009&lt;/Year&gt;&lt;RecNum&gt;123&lt;/RecNum&gt;&lt;DisplayText&gt;[121]&lt;/DisplayText&gt;&lt;record&gt;&lt;rec-number&gt;123&lt;/rec-number&gt;&lt;foreign-keys&gt;&lt;key app="EN" db-id="2sfsawws0259zae9r5dvpx5srv9ddrtxpatr" timestamp="1627871169"&gt;123&lt;/key&gt;&lt;/foreign-keys&gt;&lt;ref-type name="Journal Article"&gt;17&lt;/ref-type&gt;&lt;contributors&gt;&lt;authors&gt;&lt;author&gt;Grandi, Eleonora&lt;/author&gt;&lt;author&gt;Pasqualini, Francesco S.&lt;/author&gt;&lt;author&gt;Pes, Chiara&lt;/author&gt;&lt;author&gt;Corsi, Cristiana&lt;/author&gt;&lt;author&gt;Zaza, Antonio&lt;/author&gt;&lt;author&gt;Severi, Stefano&lt;/author&gt;&lt;/authors&gt;&lt;/contributors&gt;&lt;titles&gt;&lt;title&gt;Theoretical investigation of action potential duration dependence on extracellular Ca2+ in human cardiomyocytes&lt;/title&gt;&lt;secondary-title&gt;Journal of Molecular and Cellular Cardiology&lt;/secondary-title&gt;&lt;/titles&gt;&lt;periodical&gt;&lt;full-title&gt;Journal of molecular and cellular cardiology&lt;/full-title&gt;&lt;/periodical&gt;&lt;pages&gt;332-342&lt;/pages&gt;&lt;volume&gt;46&lt;/volume&gt;&lt;number&gt;3&lt;/number&gt;&lt;dates&gt;&lt;year&gt;2009&lt;/year&gt;&lt;/dates&gt;&lt;publisher&gt;Elsevier&lt;/publisher&gt;&lt;isbn&gt;0022-2828&lt;/isbn&gt;&lt;urls&gt;&lt;/urls&gt;&lt;electronic-resource-num&gt;https://doi.org/10.1016/j.yjmcc.2008.12.002&lt;/electronic-resource-num&gt;&lt;/record&gt;&lt;/Cite&gt;&lt;/EndNote&gt;</w:instrText>
      </w:r>
      <w:r w:rsidR="00DB077A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8</w:t>
      </w:r>
      <w:r w:rsidR="00573867" w:rsidRPr="009572FF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DB077A" w:rsidRPr="009572FF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DB077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DB077A" w:rsidRPr="009A440E">
        <w:rPr>
          <w:rFonts w:ascii="Book Antiqua" w:hAnsi="Book Antiqua"/>
          <w:bCs/>
          <w:sz w:val="24"/>
          <w:szCs w:val="24"/>
        </w:rPr>
        <w:t>hypocalcemic</w:t>
      </w:r>
      <w:proofErr w:type="spellEnd"/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st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ead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slow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eakag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myocard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membran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mean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ong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im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rea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oncent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l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L-Typ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channel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extend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otentia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lastRenderedPageBreak/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rox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niti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Q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rolongation</w:t>
      </w:r>
      <w:r w:rsidR="00DB077A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ZuÈhlke&lt;/Author&gt;&lt;Year&gt;1999&lt;/Year&gt;&lt;RecNum&gt;124&lt;/RecNum&gt;&lt;DisplayText&gt;[122]&lt;/DisplayText&gt;&lt;record&gt;&lt;rec-number&gt;124&lt;/rec-number&gt;&lt;foreign-keys&gt;&lt;key app="EN" db-id="2sfsawws0259zae9r5dvpx5srv9ddrtxpatr" timestamp="1627871169"&gt;124&lt;/key&gt;&lt;/foreign-keys&gt;&lt;ref-type name="Journal Article"&gt;17&lt;/ref-type&gt;&lt;contributors&gt;&lt;authors&gt;&lt;author&gt;ZuÈhlke, Roger D.&lt;/author&gt;&lt;author&gt;Pitt, Geoffrey S.&lt;/author&gt;&lt;author&gt;Deisseroth, Karl&lt;/author&gt;&lt;author&gt;Tsien, Richard W.&lt;/author&gt;&lt;author&gt;Reuter, Harald&lt;/author&gt;&lt;/authors&gt;&lt;/contributors&gt;&lt;titles&gt;&lt;title&gt;Calmodulin supports both inactivation and facilitation of L-type calcium channels&lt;/title&gt;&lt;secondary-title&gt;Nature&lt;/secondary-title&gt;&lt;/titles&gt;&lt;periodical&gt;&lt;full-title&gt;Nature&lt;/full-title&gt;&lt;/periodical&gt;&lt;pages&gt;159-162&lt;/pages&gt;&lt;volume&gt;399&lt;/volume&gt;&lt;number&gt;6732&lt;/number&gt;&lt;dates&gt;&lt;year&gt;1999&lt;/year&gt;&lt;/dates&gt;&lt;publisher&gt;Nature Publishing Group&lt;/publisher&gt;&lt;isbn&gt;1476-4687&lt;/isbn&gt;&lt;urls&gt;&lt;/urls&gt;&lt;electronic-resource-num&gt;https://doi.org/10.1038/20200&lt;/electronic-resource-num&gt;&lt;/record&gt;&lt;/Cite&gt;&lt;/EndNote&gt;</w:instrText>
      </w:r>
      <w:r w:rsidR="00DB077A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9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DB077A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DB077A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B077A" w:rsidRPr="009A440E">
        <w:rPr>
          <w:rFonts w:ascii="Book Antiqua" w:hAnsi="Book Antiqua"/>
          <w:bCs/>
          <w:sz w:val="24"/>
          <w:szCs w:val="24"/>
        </w:rPr>
        <w:t>previous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bCs/>
          <w:sz w:val="24"/>
          <w:szCs w:val="24"/>
        </w:rPr>
        <w:t>mention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tud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by</w:t>
      </w:r>
      <w:r w:rsidR="001506C7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00507" w:rsidRPr="009A440E">
        <w:rPr>
          <w:rFonts w:ascii="Book Antiqua" w:hAnsi="Book Antiqua"/>
          <w:sz w:val="24"/>
          <w:szCs w:val="24"/>
        </w:rPr>
        <w:t>Blau</w:t>
      </w:r>
      <w:proofErr w:type="spellEnd"/>
      <w:r w:rsidR="001506C7">
        <w:rPr>
          <w:rFonts w:ascii="Book Antiqua" w:hAnsi="Book Antiqua"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et</w:t>
      </w:r>
      <w:r w:rsidR="001506C7">
        <w:rPr>
          <w:rFonts w:ascii="Book Antiqua" w:hAnsi="Book Antiqua"/>
          <w:i/>
          <w:sz w:val="24"/>
          <w:szCs w:val="24"/>
        </w:rPr>
        <w:t xml:space="preserve"> </w:t>
      </w:r>
      <w:r w:rsidR="008A3950" w:rsidRPr="008A3950">
        <w:rPr>
          <w:rFonts w:ascii="Book Antiqua" w:hAnsi="Book Antiqua"/>
          <w:i/>
          <w:sz w:val="24"/>
          <w:szCs w:val="24"/>
        </w:rPr>
        <w:t>al</w:t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au&lt;/Author&gt;&lt;Year&gt;2018&lt;/Year&gt;&lt;RecNum&gt;50&lt;/RecNum&gt;&lt;DisplayText&gt;[50]&lt;/DisplayText&gt;&lt;record&gt;&lt;rec-number&gt;50&lt;/rec-number&gt;&lt;foreign-keys&gt;&lt;key app="EN" db-id="2sfsawws0259zae9r5dvpx5srv9ddrtxpatr" timestamp="1627871157"&gt;50&lt;/key&gt;&lt;/foreign-keys&gt;&lt;ref-type name="Journal Article"&gt;17&lt;/ref-type&gt;&lt;contributors&gt;&lt;authors&gt;&lt;author&gt;Blau, Jenny E.&lt;/author&gt;&lt;author&gt;Bauman, Viviana&lt;/author&gt;&lt;author&gt;Conway, Ellen M.&lt;/author&gt;&lt;author&gt;Piaggi, Paolo&lt;/author&gt;&lt;author&gt;Walter, Mary F.&lt;/author&gt;&lt;author&gt;Wright, Elizabeth C.&lt;/author&gt;&lt;author&gt;Bernstein, Shanna&lt;/author&gt;&lt;author&gt;Courville, Amber B.&lt;/author&gt;&lt;author&gt;Collins, Michael T.&lt;/author&gt;&lt;author&gt;Rother, Kristina I.&lt;/author&gt;&lt;/authors&gt;&lt;/contributors&gt;&lt;titles&gt;&lt;title&gt;Canagliflozin triggers the FGF23/1, 25-dihydroxyvitamin D/PTH axis in healthy volunteers in a randomized crossover study&lt;/title&gt;&lt;secondary-title&gt;JCI insight&lt;/secondary-title&gt;&lt;/titles&gt;&lt;periodical&gt;&lt;full-title&gt;JCI insight&lt;/full-title&gt;&lt;/periodical&gt;&lt;volume&gt;3&lt;/volume&gt;&lt;number&gt;8&lt;/number&gt;&lt;dates&gt;&lt;year&gt;2018&lt;/year&gt;&lt;/dates&gt;&lt;publisher&gt;American Society for Clinical Investigation&lt;/publisher&gt;&lt;urls&gt;&lt;/urls&gt;&lt;electronic-resource-num&gt;10.1172/jci.insight.99123&lt;/electronic-resource-num&gt;&lt;/record&gt;&lt;/Cite&gt;&lt;/EndNote&gt;</w:instrText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C2846" w:rsidRPr="005B40C0">
        <w:rPr>
          <w:rFonts w:ascii="Book Antiqua" w:hAnsi="Book Antiqua"/>
          <w:noProof/>
          <w:sz w:val="24"/>
          <w:szCs w:val="24"/>
          <w:vertAlign w:val="superscript"/>
        </w:rPr>
        <w:t>[50]</w:t>
      </w:r>
      <w:r w:rsidR="006C2846" w:rsidRPr="005B40C0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00507" w:rsidRPr="009A440E">
        <w:rPr>
          <w:rFonts w:ascii="Book Antiqua" w:hAnsi="Book Antiqua"/>
          <w:sz w:val="24"/>
          <w:szCs w:val="24"/>
        </w:rPr>
        <w:t>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2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sear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wh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ceiv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300</w:t>
      </w:r>
      <w:r w:rsidR="006C284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m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anaglifloz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laceb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fo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5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veal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no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hang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er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oncen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n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ionized-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oncentra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mong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articipant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ver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i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period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However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efin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(mmol/d)/(gram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reatinine)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func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which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ur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wa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ollect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reveal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significa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ifferential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ecreas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i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urina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excreti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on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4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(1.5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i/>
          <w:sz w:val="24"/>
          <w:szCs w:val="24"/>
        </w:rPr>
        <w:t>v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1.78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6C2846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800507" w:rsidRPr="009A440E">
        <w:rPr>
          <w:rFonts w:ascii="Book Antiqua" w:hAnsi="Book Antiqua"/>
          <w:sz w:val="24"/>
          <w:szCs w:val="24"/>
        </w:rPr>
        <w:t>0.04)</w:t>
      </w:r>
      <w:r w:rsidR="00800507" w:rsidRPr="005B40C0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31F00" w:rsidRPr="005B40C0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Blau&lt;/Author&gt;&lt;Year&gt;2018&lt;/Year&gt;&lt;RecNum&gt;50&lt;/RecNum&gt;&lt;DisplayText&gt;[50]&lt;/DisplayText&gt;&lt;record&gt;&lt;rec-number&gt;50&lt;/rec-number&gt;&lt;foreign-keys&gt;&lt;key app="EN" db-id="2sfsawws0259zae9r5dvpx5srv9ddrtxpatr" timestamp="1627871157"&gt;50&lt;/key&gt;&lt;/foreign-keys&gt;&lt;ref-type name="Journal Article"&gt;17&lt;/ref-type&gt;&lt;contributors&gt;&lt;authors&gt;&lt;author&gt;Blau, Jenny E.&lt;/author&gt;&lt;author&gt;Bauman, Viviana&lt;/author&gt;&lt;author&gt;Conway, Ellen M.&lt;/author&gt;&lt;author&gt;Piaggi, Paolo&lt;/author&gt;&lt;author&gt;Walter, Mary F.&lt;/author&gt;&lt;author&gt;Wright, Elizabeth C.&lt;/author&gt;&lt;author&gt;Bernstein, Shanna&lt;/author&gt;&lt;author&gt;Courville, Amber B.&lt;/author&gt;&lt;author&gt;Collins, Michael T.&lt;/author&gt;&lt;author&gt;Rother, Kristina I.&lt;/author&gt;&lt;/authors&gt;&lt;/contributors&gt;&lt;titles&gt;&lt;title&gt;Canagliflozin triggers the FGF23/1, 25-dihydroxyvitamin D/PTH axis in healthy volunteers in a randomized crossover study&lt;/title&gt;&lt;secondary-title&gt;JCI insight&lt;/secondary-title&gt;&lt;/titles&gt;&lt;periodical&gt;&lt;full-title&gt;JCI insight&lt;/full-title&gt;&lt;/periodical&gt;&lt;volume&gt;3&lt;/volume&gt;&lt;number&gt;8&lt;/number&gt;&lt;dates&gt;&lt;year&gt;2018&lt;/year&gt;&lt;/dates&gt;&lt;publisher&gt;American Society for Clinical Investigation&lt;/publisher&gt;&lt;urls&gt;&lt;/urls&gt;&lt;electronic-resource-num&gt;10.1172/jci.insight.99123&lt;/electronic-resource-num&gt;&lt;/record&gt;&lt;/Cite&gt;&lt;/EndNote&gt;</w:instrText>
      </w:r>
      <w:r w:rsidR="00800507" w:rsidRPr="005B40C0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6A1589" w:rsidRPr="005B40C0">
        <w:rPr>
          <w:rFonts w:ascii="Book Antiqua" w:hAnsi="Book Antiqua"/>
          <w:noProof/>
          <w:sz w:val="24"/>
          <w:szCs w:val="24"/>
          <w:vertAlign w:val="superscript"/>
        </w:rPr>
        <w:t>[50]</w:t>
      </w:r>
      <w:r w:rsidR="00800507" w:rsidRPr="005B40C0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800507" w:rsidRPr="009A440E">
        <w:rPr>
          <w:rFonts w:ascii="Book Antiqua" w:hAnsi="Book Antiqua"/>
          <w:sz w:val="24"/>
          <w:szCs w:val="24"/>
        </w:rPr>
        <w:t>.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ubsequen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howed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a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rend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albei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not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tatisticall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ignificant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oward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h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sam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trajector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of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urine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calcium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dynamic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(day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5,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1.40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i/>
          <w:sz w:val="24"/>
          <w:szCs w:val="24"/>
        </w:rPr>
        <w:t>vs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1.66;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6C2846">
        <w:rPr>
          <w:rFonts w:ascii="Book Antiqua" w:hAnsi="Book Antiqua"/>
          <w:i/>
          <w:sz w:val="24"/>
          <w:szCs w:val="24"/>
        </w:rPr>
        <w:t>P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=</w:t>
      </w:r>
      <w:r w:rsidR="001506C7">
        <w:rPr>
          <w:rFonts w:ascii="Book Antiqua" w:hAnsi="Book Antiqua"/>
          <w:sz w:val="24"/>
          <w:szCs w:val="24"/>
        </w:rPr>
        <w:t xml:space="preserve"> </w:t>
      </w:r>
      <w:r w:rsidR="002C713D" w:rsidRPr="009A440E">
        <w:rPr>
          <w:rFonts w:ascii="Book Antiqua" w:hAnsi="Book Antiqua"/>
          <w:sz w:val="24"/>
          <w:szCs w:val="24"/>
        </w:rPr>
        <w:t>0.09).</w:t>
      </w:r>
      <w:r w:rsidR="001506C7">
        <w:rPr>
          <w:rFonts w:ascii="Book Antiqua" w:hAnsi="Book Antiqua"/>
          <w:sz w:val="24"/>
          <w:szCs w:val="24"/>
        </w:rPr>
        <w:t xml:space="preserve"> </w:t>
      </w:r>
    </w:p>
    <w:p w14:paraId="2A07C59C" w14:textId="1BA2E6DD" w:rsidR="00A4780E" w:rsidRPr="009A440E" w:rsidRDefault="006721C8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iomarke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sses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tud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ibroblas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grow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act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(FGF23)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racked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know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vok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hosphat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lat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ls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vok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excretion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Therefor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rox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hosphat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in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o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PTH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Ye&lt;/Author&gt;&lt;Year&gt;2019&lt;/Year&gt;&lt;RecNum&gt;125&lt;/RecNum&gt;&lt;DisplayText&gt;[123, 124]&lt;/DisplayText&gt;&lt;record&gt;&lt;rec-number&gt;125&lt;/rec-number&gt;&lt;foreign-keys&gt;&lt;key app="EN" db-id="2sfsawws0259zae9r5dvpx5srv9ddrtxpatr" timestamp="1627871169"&gt;125&lt;/key&gt;&lt;/foreign-keys&gt;&lt;ref-type name="Journal Article"&gt;17&lt;/ref-type&gt;&lt;contributors&gt;&lt;authors&gt;&lt;author&gt;Ye, Yangli&lt;/author&gt;&lt;author&gt;Zhao, Chenhe&lt;/author&gt;&lt;author&gt;Liang, Jing&lt;/author&gt;&lt;author&gt;Yang, Yinqiu&lt;/author&gt;&lt;author&gt;Yu, Mingxiang&lt;/author&gt;&lt;author&gt;Qu, Xinhua&lt;/author&gt;&lt;/authors&gt;&lt;/contributors&gt;&lt;titles&gt;&lt;title&gt;Effect of sodium-glucose co-transporter 2 inhibitors on bone metabolism and fracture risk&lt;/title&gt;&lt;secondary-title&gt;Frontiers in pharmacology&lt;/secondary-title&gt;&lt;/titles&gt;&lt;periodical&gt;&lt;full-title&gt;Frontiers in pharmacology&lt;/full-title&gt;&lt;/periodical&gt;&lt;pages&gt;1517&lt;/pages&gt;&lt;volume&gt;9&lt;/volume&gt;&lt;dates&gt;&lt;year&gt;2019&lt;/year&gt;&lt;/dates&gt;&lt;publisher&gt;Frontiers&lt;/publisher&gt;&lt;isbn&gt;1663-9812&lt;/isbn&gt;&lt;urls&gt;&lt;/urls&gt;&lt;electronic-resource-num&gt;https://doi.org/10.3389/fphar.2018.01517&lt;/electronic-resource-num&gt;&lt;/record&gt;&lt;/Cite&gt;&lt;Cite&gt;&lt;Author&gt;Erythropoulou-Kaltsidou&lt;/Author&gt;&lt;Year&gt;2020&lt;/Year&gt;&lt;RecNum&gt;126&lt;/RecNum&gt;&lt;record&gt;&lt;rec-number&gt;126&lt;/rec-number&gt;&lt;foreign-keys&gt;&lt;key app="EN" db-id="2sfsawws0259zae9r5dvpx5srv9ddrtxpatr" timestamp="1627871169"&gt;126&lt;/key&gt;&lt;/foreign-keys&gt;&lt;ref-type name="Journal Article"&gt;17&lt;/ref-type&gt;&lt;contributors&gt;&lt;authors&gt;&lt;author&gt;Erythropoulou-Kaltsidou, Anastasia&lt;/author&gt;&lt;author&gt;Polychronopoulos, Georgios&lt;/author&gt;&lt;author&gt;Tziomalos, Konstantinos&lt;/author&gt;&lt;/authors&gt;&lt;/contributors&gt;&lt;titles&gt;&lt;title&gt;Sodium-glucose co-transporter 2 inhibitors and fracture risk&lt;/title&gt;&lt;secondary-title&gt;Diabetes Therapy&lt;/secondary-title&gt;&lt;/titles&gt;&lt;periodical&gt;&lt;full-title&gt;Diabetes Therapy&lt;/full-title&gt;&lt;/periodical&gt;&lt;pages&gt;7-14&lt;/pages&gt;&lt;volume&gt;11&lt;/volume&gt;&lt;number&gt;1&lt;/number&gt;&lt;dates&gt;&lt;year&gt;2020&lt;/year&gt;&lt;/dates&gt;&lt;publisher&gt;Springer&lt;/publisher&gt;&lt;isbn&gt;1869-6961&lt;/isbn&gt;&lt;urls&gt;&lt;/urls&gt;&lt;electronic-resource-num&gt;https://doi.org/10.1007/s13300-019-00724-w&lt;/electronic-resource-num&gt;&lt;/record&gt;&lt;/Cite&gt;&lt;/EndNote&gt;</w:instrTex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0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,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1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sma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stud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peak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rough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12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af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reach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i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maximu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consist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physiolog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studi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FD67E5" w:rsidRPr="009A440E">
        <w:rPr>
          <w:rFonts w:ascii="Book Antiqua" w:hAnsi="Book Antiqua"/>
          <w:bCs/>
          <w:sz w:val="24"/>
          <w:szCs w:val="24"/>
        </w:rPr>
        <w:t>expression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Burnett&lt;/Author&gt;&lt;Year&gt;2006&lt;/Year&gt;&lt;RecNum&gt;127&lt;/RecNum&gt;&lt;DisplayText&gt;[125]&lt;/DisplayText&gt;&lt;record&gt;&lt;rec-number&gt;127&lt;/rec-number&gt;&lt;foreign-keys&gt;&lt;key app="EN" db-id="2sfsawws0259zae9r5dvpx5srv9ddrtxpatr" timestamp="1627871170"&gt;127&lt;/key&gt;&lt;/foreign-keys&gt;&lt;ref-type name="Journal Article"&gt;17&lt;/ref-type&gt;&lt;contributors&gt;&lt;authors&gt;&lt;author&gt;Burnett, Sherri</w:instrText>
      </w:r>
      <w:r w:rsidR="00573867" w:rsidRPr="005B40C0">
        <w:rPr>
          <w:rFonts w:ascii="宋体" w:eastAsia="宋体" w:hAnsi="宋体" w:cs="宋体" w:hint="eastAsia"/>
          <w:bCs/>
          <w:sz w:val="24"/>
          <w:szCs w:val="24"/>
          <w:vertAlign w:val="superscript"/>
        </w:rPr>
        <w:instrText>‐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Ann M.&lt;/author&gt;&lt;author&gt;Gunawardene, Samantha C.&lt;/author&gt;&lt;author&gt;Bringhurst, F. Richard&lt;/author&gt;&lt;author&gt;J</w:instrText>
      </w:r>
      <w:r w:rsidR="00573867" w:rsidRPr="005B40C0">
        <w:rPr>
          <w:rFonts w:ascii="Book Antiqua" w:hAnsi="Book Antiqua" w:cs="Book Antiqua"/>
          <w:bCs/>
          <w:sz w:val="24"/>
          <w:szCs w:val="24"/>
          <w:vertAlign w:val="superscript"/>
        </w:rPr>
        <w:instrText>ü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ppner, Harald&lt;/author&gt;&lt;author&gt;Lee, Hang&lt;/author&gt;&lt;author&gt;Finkelstein, Joel S.&lt;/author&gt;&lt;/authors&gt;&lt;/contributors&gt;&lt;titles&gt;&lt;title&gt;Regulation of C</w:instrText>
      </w:r>
      <w:r w:rsidR="00573867" w:rsidRPr="005B40C0">
        <w:rPr>
          <w:rFonts w:ascii="宋体" w:eastAsia="宋体" w:hAnsi="宋体" w:cs="宋体" w:hint="eastAsia"/>
          <w:bCs/>
          <w:sz w:val="24"/>
          <w:szCs w:val="24"/>
          <w:vertAlign w:val="superscript"/>
        </w:rPr>
        <w:instrText>‐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terminal and intact FGF</w:instrText>
      </w:r>
      <w:r w:rsidR="00573867" w:rsidRPr="005B40C0">
        <w:rPr>
          <w:rFonts w:ascii="宋体" w:eastAsia="宋体" w:hAnsi="宋体" w:cs="宋体" w:hint="eastAsia"/>
          <w:bCs/>
          <w:sz w:val="24"/>
          <w:szCs w:val="24"/>
          <w:vertAlign w:val="superscript"/>
        </w:rPr>
        <w:instrText>‐</w:instrText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>23 by dietary phosphate in men and women&lt;/title&gt;&lt;secondary-title&gt;Journal of Bone and Mineral Research&lt;/secondary-title&gt;&lt;/titles&gt;&lt;periodical&gt;&lt;full-title&gt;Journal of Bone and Mineral Research&lt;/full-title&gt;&lt;/periodical&gt;&lt;pages&gt;1187-1196&lt;/pages&gt;&lt;volume&gt;21&lt;/volume&gt;&lt;number&gt;8&lt;/number&gt;&lt;dates&gt;&lt;year&gt;2006&lt;/year&gt;&lt;/dates&gt;&lt;publisher&gt;Wiley Online Library&lt;/publisher&gt;&lt;isbn&gt;0884-0431&lt;/isbn&gt;&lt;urls&gt;&lt;/urls&gt;&lt;electronic-resource-num&gt;https://doi.org/10.1359/jbmr.060507&lt;/electronic-resource-num&gt;&lt;/record&gt;&lt;/Cite&gt;&lt;/EndNote&gt;</w:instrTex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2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FD67E5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FD67E5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a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proxim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tubul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inhibi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NPT2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cotranspor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sod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47930" w:rsidRPr="009A440E">
        <w:rPr>
          <w:rFonts w:ascii="Book Antiqua" w:hAnsi="Book Antiqua"/>
          <w:bCs/>
          <w:sz w:val="24"/>
          <w:szCs w:val="24"/>
        </w:rPr>
        <w:t>(</w:t>
      </w:r>
      <w:r w:rsidR="002C737E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fur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expl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wh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natriures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n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predomin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mechanis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urina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los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with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administr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aft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subsequent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rea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clinic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relev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2C737E" w:rsidRPr="009A440E">
        <w:rPr>
          <w:rFonts w:ascii="Book Antiqua" w:hAnsi="Book Antiqua"/>
          <w:bCs/>
          <w:sz w:val="24"/>
          <w:szCs w:val="24"/>
        </w:rPr>
        <w:t>concentrations)</w:t>
      </w:r>
      <w:r w:rsidR="00656B03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Weber&lt;/Author&gt;&lt;Year&gt;2019&lt;/Year&gt;&lt;RecNum&gt;128&lt;/RecNum&gt;&lt;DisplayText&gt;[126]&lt;/DisplayText&gt;&lt;record&gt;&lt;rec-number&gt;128&lt;/rec-number&gt;&lt;foreign-keys&gt;&lt;key app="EN" db-id="2sfsawws0259zae9r5dvpx5srv9ddrtxpatr" timestamp="1627871170"&gt;128&lt;/key&gt;&lt;/foreign-keys&gt;&lt;ref-type name="Journal Article"&gt;17&lt;/ref-type&gt;&lt;contributors&gt;&lt;authors&gt;&lt;author&gt;Weber, Thomas J.&lt;/author&gt;&lt;author&gt;Quarles, L. Darryl&lt;/author&gt;&lt;/authors&gt;&lt;/contributors&gt;&lt;titles&gt;&lt;title&gt;Molecular control of phosphorus homeostasis and precision treatment of hypophosphatemic disorders&lt;/title&gt;&lt;secondary-title&gt;Current molecular biology reports&lt;/secondary-title&gt;&lt;/titles&gt;&lt;periodical&gt;&lt;full-title&gt;Current molecular biology reports&lt;/full-title&gt;&lt;/periodical&gt;&lt;pages&gt;75-85&lt;/pages&gt;&lt;volume&gt;5&lt;/volume&gt;&lt;number&gt;2&lt;/number&gt;&lt;dates&gt;&lt;year&gt;2019&lt;/year&gt;&lt;/dates&gt;&lt;publisher&gt;Springer&lt;/publisher&gt;&lt;isbn&gt;2198-6428&lt;/isbn&gt;&lt;urls&gt;&lt;/urls&gt;&lt;electronic-resource-num&gt;https://doi.org/10.1007/s40610-019-0118-1&lt;/electronic-resource-num&gt;&lt;/record&gt;&lt;/Cite&gt;&lt;/EndNote&gt;</w:instrText>
      </w:r>
      <w:r w:rsidR="00656B03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CB02DA">
        <w:rPr>
          <w:rFonts w:ascii="Book Antiqua" w:hAnsi="Book Antiqua"/>
          <w:bCs/>
          <w:noProof/>
          <w:sz w:val="24"/>
          <w:szCs w:val="24"/>
          <w:vertAlign w:val="superscript"/>
        </w:rPr>
        <w:t>3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656B03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2C737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Interestingl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suppress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1-</w:t>
      </w:r>
      <w:r w:rsidR="001D5F07" w:rsidRPr="009A440E">
        <w:rPr>
          <w:rFonts w:ascii="Book Antiqua" w:hAnsi="Book Antiqua" w:cstheme="minorHAnsi"/>
          <w:bCs/>
          <w:sz w:val="24"/>
          <w:szCs w:val="24"/>
        </w:rPr>
        <w:t>α</w:t>
      </w:r>
      <w:r w:rsidR="001D5F07" w:rsidRPr="009A440E">
        <w:rPr>
          <w:rFonts w:ascii="Book Antiqua" w:hAnsi="Book Antiqua"/>
          <w:bCs/>
          <w:sz w:val="24"/>
          <w:szCs w:val="24"/>
        </w:rPr>
        <w:t>-hydroxy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Vitam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activ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whi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P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promot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1-</w:t>
      </w:r>
      <w:r w:rsidR="001D5F07" w:rsidRPr="009A440E">
        <w:rPr>
          <w:rFonts w:ascii="Book Antiqua" w:hAnsi="Book Antiqua" w:cstheme="minorHAnsi"/>
          <w:bCs/>
          <w:sz w:val="24"/>
          <w:szCs w:val="24"/>
        </w:rPr>
        <w:t>α</w:t>
      </w:r>
      <w:r w:rsidR="001D5F07" w:rsidRPr="009A440E">
        <w:rPr>
          <w:rFonts w:ascii="Book Antiqua" w:hAnsi="Book Antiqua"/>
          <w:bCs/>
          <w:sz w:val="24"/>
          <w:szCs w:val="24"/>
        </w:rPr>
        <w:t>-hydroxy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mismat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D5F07" w:rsidRPr="009A440E">
        <w:rPr>
          <w:rFonts w:ascii="Book Antiqua" w:hAnsi="Book Antiqua"/>
          <w:bCs/>
          <w:sz w:val="24"/>
          <w:szCs w:val="24"/>
        </w:rPr>
        <w:t>reabsorption</w:t>
      </w:r>
      <w:r w:rsidR="008F3E40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Erythropoulou-Kaltsidou&lt;/Author&gt;&lt;Year&gt;2020&lt;/Year&gt;&lt;RecNum&gt;126&lt;/RecNum&gt;&lt;DisplayText&gt;[124]&lt;/DisplayText&gt;&lt;record&gt;&lt;rec-number&gt;126&lt;/rec-number&gt;&lt;foreign-keys&gt;&lt;key app="EN" db-id="2sfsawws0259zae9r5dvpx5srv9ddrtxpatr" timestamp="1627871169"&gt;126&lt;/key&gt;&lt;/foreign-keys&gt;&lt;ref-type name="Journal Article"&gt;17&lt;/ref-type&gt;&lt;contributors&gt;&lt;authors&gt;&lt;author&gt;Erythropoulou-Kaltsidou, Anastasia&lt;/author&gt;&lt;author&gt;Polychronopoulos, Georgios&lt;/author&gt;&lt;author&gt;Tziomalos, Konstantinos&lt;/author&gt;&lt;/authors&gt;&lt;/contributors&gt;&lt;titles&gt;&lt;title&gt;Sodium-glucose co-transporter 2 inhibitors and fracture risk&lt;/title&gt;&lt;secondary-title&gt;Diabetes Therapy&lt;/secondary-title&gt;&lt;/titles&gt;&lt;periodical&gt;&lt;full-title&gt;Diabetes Therapy&lt;/full-title&gt;&lt;/periodical&gt;&lt;pages&gt;7-14&lt;/pages&gt;&lt;volume&gt;11&lt;/volume&gt;&lt;number&gt;1&lt;/number&gt;&lt;dates&gt;&lt;year&gt;2020&lt;/year&gt;&lt;/dates&gt;&lt;publisher&gt;Springer&lt;/publisher&gt;&lt;isbn&gt;1869-6961&lt;/isbn&gt;&lt;urls&gt;&lt;/urls&gt;&lt;electronic-resource-num&gt;https://doi.org/10.1007/s13300-019-00724-w&lt;/electronic-resource-num&gt;&lt;/record&gt;&lt;/Cite&gt;&lt;/EndNote&gt;</w:instrText>
      </w:r>
      <w:r w:rsidR="008F3E40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5A6CC7">
        <w:rPr>
          <w:rFonts w:ascii="Book Antiqua" w:hAnsi="Book Antiqua"/>
          <w:bCs/>
          <w:noProof/>
          <w:sz w:val="24"/>
          <w:szCs w:val="24"/>
          <w:vertAlign w:val="superscript"/>
        </w:rPr>
        <w:t>1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8F3E40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1D5F07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dynamic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small-sca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stud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measur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FGF23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PTH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1,25-dihydroxyvitam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leve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dai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bas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F3E40" w:rsidRPr="009A440E">
        <w:rPr>
          <w:rFonts w:ascii="Book Antiqua" w:hAnsi="Book Antiqua"/>
          <w:bCs/>
          <w:sz w:val="24"/>
          <w:szCs w:val="24"/>
        </w:rPr>
        <w:t>impli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a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ear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expre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sul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ransi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ypocalcemia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decrea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1,25-dihydroxyvitam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oretical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decre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gastrointesti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arves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on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fur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stimula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PTH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alread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duc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med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7C3480" w:rsidRPr="009A440E">
        <w:rPr>
          <w:rFonts w:ascii="Book Antiqua" w:hAnsi="Book Antiqua"/>
          <w:bCs/>
          <w:sz w:val="24"/>
          <w:szCs w:val="24"/>
        </w:rPr>
        <w:t>phosphatemia</w:t>
      </w:r>
      <w:proofErr w:type="spellEnd"/>
      <w:r w:rsidR="007C3480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P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coh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sul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ne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ub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absorp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rel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influen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SGLT2i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C3480" w:rsidRPr="009A440E">
        <w:rPr>
          <w:rFonts w:ascii="Book Antiqua" w:hAnsi="Book Antiqua"/>
          <w:bCs/>
          <w:sz w:val="24"/>
          <w:szCs w:val="24"/>
        </w:rPr>
        <w:t>hypercalciuri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ha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temporar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transi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effe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osmoti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diuresi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E226EE" w:rsidRPr="009A440E">
        <w:rPr>
          <w:rFonts w:ascii="Book Antiqua" w:hAnsi="Book Antiqua"/>
          <w:bCs/>
          <w:sz w:val="24"/>
          <w:szCs w:val="24"/>
        </w:rPr>
        <w:t>resolv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d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5</w:t>
      </w:r>
      <w:r w:rsidR="00E226E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stud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involv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hig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pow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need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elucid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effect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metabolism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7B215F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lastRenderedPageBreak/>
        <w:t>FGF23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express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be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no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promo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paracri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regula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resul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lef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ventri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hypertroph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contraindic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ne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posi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CV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855036" w:rsidRPr="009A440E">
        <w:rPr>
          <w:rFonts w:ascii="Book Antiqua" w:hAnsi="Book Antiqua"/>
          <w:bCs/>
          <w:sz w:val="24"/>
          <w:szCs w:val="24"/>
        </w:rPr>
        <w:t>outcomes</w:t>
      </w:r>
      <w:r w:rsidR="009800E1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whi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als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promo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degener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vascula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chang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9800E1" w:rsidRPr="009A440E">
        <w:rPr>
          <w:rFonts w:ascii="Book Antiqua" w:hAnsi="Book Antiqua"/>
          <w:bCs/>
          <w:sz w:val="24"/>
          <w:szCs w:val="24"/>
        </w:rPr>
        <w:t>kidney</w:t>
      </w:r>
      <w:r w:rsidR="00855036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573867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Leifheit-Nestler&lt;/Author&gt;&lt;Year&gt;2018&lt;/Year&gt;&lt;RecNum&gt;129&lt;/RecNum&gt;&lt;DisplayText&gt;[127]&lt;/DisplayText&gt;&lt;record&gt;&lt;rec-number&gt;129&lt;/rec-number&gt;&lt;foreign-keys&gt;&lt;key app="EN" db-id="2sfsawws0259zae9r5dvpx5srv9ddrtxpatr" timestamp="1627871170"&gt;129&lt;/key&gt;&lt;/foreign-keys&gt;&lt;ref-type name="Journal Article"&gt;17&lt;/ref-type&gt;&lt;contributors&gt;&lt;authors&gt;&lt;author&gt;Leifheit-Nestler, Maren&lt;/author&gt;&lt;author&gt;Haffner, Dieter&lt;/author&gt;&lt;/authors&gt;&lt;/contributors&gt;&lt;titles&gt;&lt;title&gt;Paracrine effects of FGF23 on the heart&lt;/title&gt;&lt;secondary-title&gt;Frontiers in endocrinology&lt;/secondary-title&gt;&lt;/titles&gt;&lt;periodical&gt;&lt;full-title&gt;Frontiers in endocrinology&lt;/full-title&gt;&lt;/periodical&gt;&lt;pages&gt;278&lt;/pages&gt;&lt;volume&gt;9&lt;/volume&gt;&lt;dates&gt;&lt;year&gt;2018&lt;/year&gt;&lt;/dates&gt;&lt;publisher&gt;Frontiers&lt;/publisher&gt;&lt;isbn&gt;1664-2392&lt;/isbn&gt;&lt;urls&gt;&lt;/urls&gt;&lt;electronic-resource-num&gt;https://doi.org/10.3389/fendo.2018.00278&lt;/electronic-resource-num&gt;&lt;/record&gt;&lt;/Cite&gt;&lt;/EndNote&gt;</w:instrText>
      </w:r>
      <w:r w:rsidR="00855036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12</w:t>
      </w:r>
      <w:r w:rsidR="005A6CC7">
        <w:rPr>
          <w:rFonts w:ascii="Book Antiqua" w:hAnsi="Book Antiqua"/>
          <w:bCs/>
          <w:noProof/>
          <w:sz w:val="24"/>
          <w:szCs w:val="24"/>
          <w:vertAlign w:val="superscript"/>
        </w:rPr>
        <w:t>4</w:t>
      </w:r>
      <w:r w:rsidR="00573867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]</w:t>
      </w:r>
      <w:r w:rsidR="00855036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855036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</w:p>
    <w:p w14:paraId="3038EB51" w14:textId="19984174" w:rsidR="00E226EE" w:rsidRPr="009A440E" w:rsidRDefault="009800E1" w:rsidP="002A1533">
      <w:pPr>
        <w:tabs>
          <w:tab w:val="left" w:pos="5508"/>
        </w:tabs>
        <w:spacing w:after="0" w:line="360" w:lineRule="auto"/>
        <w:ind w:firstLine="720"/>
        <w:jc w:val="both"/>
        <w:rPr>
          <w:rFonts w:ascii="Book Antiqua" w:hAnsi="Book Antiqua"/>
          <w:bCs/>
          <w:sz w:val="24"/>
          <w:szCs w:val="24"/>
        </w:rPr>
      </w:pPr>
      <w:r w:rsidRPr="009A440E">
        <w:rPr>
          <w:rFonts w:ascii="Book Antiqua" w:hAnsi="Book Antiqua"/>
          <w:bCs/>
          <w:sz w:val="24"/>
          <w:szCs w:val="24"/>
        </w:rPr>
        <w:t>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seem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howev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b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dat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Pr="009A440E">
        <w:rPr>
          <w:rFonts w:ascii="Book Antiqua" w:hAnsi="Book Antiqua"/>
          <w:bCs/>
          <w:sz w:val="24"/>
          <w:szCs w:val="24"/>
        </w:rPr>
        <w:t>rel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electroly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lux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ma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n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ignific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play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herapy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onl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V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r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whic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(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urrog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metabolism)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seem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exhibi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differ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ris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NVA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bas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0C7ACE" w:rsidRPr="009A440E">
        <w:rPr>
          <w:rFonts w:ascii="Book Antiqua" w:hAnsi="Book Antiqua"/>
          <w:bCs/>
          <w:sz w:val="24"/>
          <w:szCs w:val="24"/>
        </w:rPr>
        <w:t>trial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t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cidenc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o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mo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romine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group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el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laceb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>(</w:t>
      </w:r>
      <w:r w:rsidR="00A4780E" w:rsidRPr="009A440E">
        <w:rPr>
          <w:rFonts w:ascii="Book Antiqua" w:hAnsi="Book Antiqua"/>
          <w:bCs/>
          <w:sz w:val="24"/>
          <w:szCs w:val="24"/>
        </w:rPr>
        <w:t>15.4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1506C7" w:rsidRPr="001506C7">
        <w:rPr>
          <w:rFonts w:ascii="Book Antiqua" w:hAnsi="Book Antiqua"/>
          <w:bCs/>
          <w:i/>
          <w:sz w:val="24"/>
          <w:szCs w:val="24"/>
        </w:rPr>
        <w:t>v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11.9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mo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articip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1000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atient-years;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R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 xml:space="preserve"> = </w:t>
      </w:r>
      <w:r w:rsidR="00A4780E" w:rsidRPr="009A440E">
        <w:rPr>
          <w:rFonts w:ascii="Book Antiqua" w:hAnsi="Book Antiqua"/>
          <w:bCs/>
          <w:sz w:val="24"/>
          <w:szCs w:val="24"/>
        </w:rPr>
        <w:t>1.26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95%</w:t>
      </w:r>
      <w:r w:rsidR="006C2846">
        <w:rPr>
          <w:rFonts w:ascii="Book Antiqua" w:hAnsi="Book Antiqua"/>
          <w:bCs/>
          <w:sz w:val="24"/>
          <w:szCs w:val="24"/>
        </w:rPr>
        <w:t>CI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>: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1.04–1.52</w:t>
      </w:r>
      <w:r w:rsidR="006C2846">
        <w:rPr>
          <w:rFonts w:ascii="Book Antiqua" w:hAnsi="Book Antiqua" w:hint="eastAsia"/>
          <w:bCs/>
          <w:sz w:val="24"/>
          <w:szCs w:val="24"/>
          <w:lang w:eastAsia="zh-CN"/>
        </w:rPr>
        <w:t>)</w:t>
      </w:r>
      <w:r w:rsidR="00A4780E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begin"/>
      </w:r>
      <w:r w:rsidR="00131F00" w:rsidRPr="005B40C0">
        <w:rPr>
          <w:rFonts w:ascii="Book Antiqua" w:hAnsi="Book Antiqua"/>
          <w:bCs/>
          <w:sz w:val="24"/>
          <w:szCs w:val="24"/>
          <w:vertAlign w:val="superscript"/>
        </w:rPr>
        <w:instrText xml:space="preserve"> ADDIN EN.CITE &lt;EndNote&gt;&lt;Cite&gt;&lt;Author&gt;Neal&lt;/Author&gt;&lt;Year&gt;2017&lt;/Year&gt;&lt;RecNum&gt;20&lt;/RecNum&gt;&lt;DisplayText&gt;[20]&lt;/DisplayText&gt;&lt;record&gt;&lt;rec-number&gt;20&lt;/rec-number&gt;&lt;foreign-keys&gt;&lt;key app="EN" db-id="2sfsawws0259zae9r5dvpx5srv9ddrtxpatr" timestamp="1627871152"&gt;20&lt;/key&gt;&lt;/foreign-keys&gt;&lt;ref-type name="Journal Article"&gt;17&lt;/ref-type&gt;&lt;contributors&gt;&lt;authors&gt;&lt;author&gt;Neal, Bruce&lt;/author&gt;&lt;author&gt;Perkovic, Vlado&lt;/author&gt;&lt;author&gt;Mahaffey, Kenneth W.&lt;/author&gt;&lt;author&gt;De Zeeuw, Dick&lt;/author&gt;&lt;author&gt;Fulcher, Greg&lt;/author&gt;&lt;author&gt;Erondu, Ngozi&lt;/author&gt;&lt;author&gt;Shaw, Wayne&lt;/author&gt;&lt;author&gt;Law, Gordon&lt;/author&gt;&lt;author&gt;Desai, Mehul&lt;/author&gt;&lt;author&gt;Matthews, David R.&lt;/author&gt;&lt;/authors&gt;&lt;/contributors&gt;&lt;titles&gt;&lt;title&gt;Canagliflozin and cardiovascular and renal events in type 2 diabetes&lt;/title&gt;&lt;secondary-title&gt;New England Journal of Medicine&lt;/secondary-title&gt;&lt;/titles&gt;&lt;periodical&gt;&lt;full-title&gt;New England Journal of Medicine&lt;/full-title&gt;&lt;/periodical&gt;&lt;pages&gt;644-657&lt;/pages&gt;&lt;volume&gt;377&lt;/volume&gt;&lt;number&gt;7&lt;/number&gt;&lt;dates&gt;&lt;year&gt;2017&lt;/year&gt;&lt;/dates&gt;&lt;publisher&gt;Mass Medical Soc&lt;/publisher&gt;&lt;isbn&gt;0028-4793&lt;/isbn&gt;&lt;urls&gt;&lt;/urls&gt;&lt;electronic-resource-num&gt;https://doi.org/10.1056/NEJMoa1611925&lt;/electronic-resource-num&gt;&lt;/record&gt;&lt;/Cite&gt;&lt;/EndNote&gt;</w:instrText>
      </w:r>
      <w:r w:rsidR="00A4780E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separate"/>
      </w:r>
      <w:r w:rsidR="006A1589" w:rsidRPr="005B40C0">
        <w:rPr>
          <w:rFonts w:ascii="Book Antiqua" w:hAnsi="Book Antiqua"/>
          <w:bCs/>
          <w:noProof/>
          <w:sz w:val="24"/>
          <w:szCs w:val="24"/>
          <w:vertAlign w:val="superscript"/>
        </w:rPr>
        <w:t>[20]</w:t>
      </w:r>
      <w:r w:rsidR="00A4780E" w:rsidRPr="005B40C0">
        <w:rPr>
          <w:rFonts w:ascii="Book Antiqua" w:hAnsi="Book Antiqua"/>
          <w:bCs/>
          <w:sz w:val="24"/>
          <w:szCs w:val="24"/>
          <w:vertAlign w:val="superscript"/>
        </w:rPr>
        <w:fldChar w:fldCharType="end"/>
      </w:r>
      <w:r w:rsidR="00A4780E" w:rsidRPr="009A440E">
        <w:rPr>
          <w:rFonts w:ascii="Book Antiqua" w:hAnsi="Book Antiqua"/>
          <w:bCs/>
          <w:sz w:val="24"/>
          <w:szCs w:val="24"/>
        </w:rPr>
        <w:t>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owev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i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ompar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lethor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ap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emp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V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ial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employ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larg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ropor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2D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agnosi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ema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gender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egre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besity-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l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acto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ssoc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on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roxy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hosphat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lux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elativ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GLT2i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REDENCE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o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naglifloz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ial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no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epor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fferenti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ractur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isk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mo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patients.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Nevertheles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crutiniz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f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alciu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rap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mportan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amification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he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iscuss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CF1A7F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D62B8A" w:rsidRPr="009A440E">
        <w:rPr>
          <w:rFonts w:ascii="Book Antiqua" w:hAnsi="Book Antiqua"/>
          <w:bCs/>
          <w:sz w:val="24"/>
          <w:szCs w:val="24"/>
        </w:rPr>
        <w:t>p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86032" w:rsidRPr="009A440E">
        <w:rPr>
          <w:rFonts w:ascii="Book Antiqua" w:hAnsi="Book Antiqua"/>
          <w:bCs/>
          <w:sz w:val="24"/>
          <w:szCs w:val="24"/>
        </w:rPr>
        <w:t>cardiac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586032" w:rsidRPr="009A440E">
        <w:rPr>
          <w:rFonts w:ascii="Book Antiqua" w:hAnsi="Book Antiqua"/>
          <w:bCs/>
          <w:sz w:val="24"/>
          <w:szCs w:val="24"/>
        </w:rPr>
        <w:t>electrophysiology</w:t>
      </w:r>
      <w:r w:rsidR="00A4780E" w:rsidRPr="009A440E">
        <w:rPr>
          <w:rFonts w:ascii="Book Antiqua" w:hAnsi="Book Antiqua"/>
          <w:bCs/>
          <w:sz w:val="24"/>
          <w:szCs w:val="24"/>
        </w:rPr>
        <w:t>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asting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os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wi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CKD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bility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ct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ignal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ransductio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messengers,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an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othe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downstream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factors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o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expla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their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role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in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SGLT2i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mediated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health</w:t>
      </w:r>
      <w:r w:rsidR="001506C7">
        <w:rPr>
          <w:rFonts w:ascii="Book Antiqua" w:hAnsi="Book Antiqua"/>
          <w:bCs/>
          <w:sz w:val="24"/>
          <w:szCs w:val="24"/>
        </w:rPr>
        <w:t xml:space="preserve"> </w:t>
      </w:r>
      <w:r w:rsidR="00A4780E" w:rsidRPr="009A440E">
        <w:rPr>
          <w:rFonts w:ascii="Book Antiqua" w:hAnsi="Book Antiqua"/>
          <w:bCs/>
          <w:sz w:val="24"/>
          <w:szCs w:val="24"/>
        </w:rPr>
        <w:t>benefits.</w:t>
      </w:r>
    </w:p>
    <w:p w14:paraId="3AB2CCCA" w14:textId="77777777" w:rsidR="007816F7" w:rsidRDefault="007816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707D4496" w14:textId="383F113F" w:rsidR="008C039F" w:rsidRPr="007816F7" w:rsidRDefault="005A53F7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7816F7">
        <w:rPr>
          <w:rFonts w:ascii="Book Antiqua" w:hAnsi="Book Antiqua" w:cstheme="minorHAnsi"/>
          <w:b/>
          <w:sz w:val="24"/>
          <w:szCs w:val="24"/>
          <w:u w:val="single"/>
        </w:rPr>
        <w:t>CONCLUSION</w:t>
      </w:r>
    </w:p>
    <w:p w14:paraId="668568AA" w14:textId="0DFB12DD" w:rsidR="0088795A" w:rsidRPr="009A440E" w:rsidRDefault="00D70215" w:rsidP="002A1533">
      <w:pPr>
        <w:tabs>
          <w:tab w:val="left" w:pos="5508"/>
        </w:tabs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9A440E">
        <w:rPr>
          <w:rFonts w:ascii="Book Antiqua" w:hAnsi="Book Antiqua" w:cstheme="minorHAnsi"/>
          <w:sz w:val="24"/>
          <w:szCs w:val="24"/>
        </w:rPr>
        <w:t>Throu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u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ranslation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iolog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kn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ide-effe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GLT2i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9A440E">
        <w:rPr>
          <w:rFonts w:ascii="Book Antiqua" w:hAnsi="Book Antiqua" w:cstheme="minorHAnsi"/>
          <w:sz w:val="24"/>
          <w:szCs w:val="24"/>
        </w:rPr>
        <w:t>phosphatemia</w:t>
      </w:r>
      <w:proofErr w:type="spellEnd"/>
      <w:r w:rsidRPr="009A440E">
        <w:rPr>
          <w:rFonts w:ascii="Book Antiqua" w:hAnsi="Book Antiqua" w:cstheme="minorHAnsi"/>
          <w:sz w:val="24"/>
          <w:szCs w:val="24"/>
        </w:rPr>
        <w:t>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bl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iminu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rela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leiotrop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n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las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nti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gen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mmentari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u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a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espit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oret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contraindica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pharmacotherapy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ful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pectru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dru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effec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outweig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w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seem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harmful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resul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ne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osit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clinical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rofile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Yet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mo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work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need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b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do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elucid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athway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b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whi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SGLT2i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c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peripheral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beyo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h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nephron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Ther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i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sl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of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researc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implica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cytoki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modulat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gen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expression,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66A89" w:rsidRPr="009A440E">
        <w:rPr>
          <w:rFonts w:ascii="Book Antiqua" w:hAnsi="Book Antiqua" w:cstheme="minorHAnsi"/>
          <w:sz w:val="24"/>
          <w:szCs w:val="24"/>
        </w:rPr>
        <w:t>an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flammasom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ctivatio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venue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no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previousl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discover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ha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lastRenderedPageBreak/>
        <w:t>m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gi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ne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sight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in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how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hes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have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propelled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hei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way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shifting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from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ntidiabe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agent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to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pharmacotherapeutic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options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with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cardiovascular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  <w:r w:rsidR="00470ED9" w:rsidRPr="009A440E">
        <w:rPr>
          <w:rFonts w:ascii="Book Antiqua" w:hAnsi="Book Antiqua" w:cstheme="minorHAnsi"/>
          <w:sz w:val="24"/>
          <w:szCs w:val="24"/>
        </w:rPr>
        <w:t>benefits.</w:t>
      </w:r>
      <w:r w:rsidR="001506C7">
        <w:rPr>
          <w:rFonts w:ascii="Book Antiqua" w:hAnsi="Book Antiqua" w:cstheme="minorHAnsi"/>
          <w:sz w:val="24"/>
          <w:szCs w:val="24"/>
        </w:rPr>
        <w:t xml:space="preserve"> </w:t>
      </w:r>
    </w:p>
    <w:p w14:paraId="03262453" w14:textId="78649BA0" w:rsidR="001B37E9" w:rsidRDefault="003E0A6E" w:rsidP="002A153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9A440E">
        <w:rPr>
          <w:rFonts w:ascii="Book Antiqua" w:hAnsi="Book Antiqua"/>
          <w:b/>
          <w:sz w:val="24"/>
          <w:szCs w:val="24"/>
        </w:rPr>
        <w:br w:type="page"/>
      </w:r>
      <w:r w:rsidRPr="009A440E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7387A36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Khunt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eid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rapeu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ert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gac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ysglycemi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cr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cr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plicatio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49-3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78705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ci18-0030]</w:t>
      </w:r>
    </w:p>
    <w:p w14:paraId="35955EF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Ruocc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alazzuol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er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aate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u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Hear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ai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v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7-11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70134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0741-019-09870-6]</w:t>
      </w:r>
    </w:p>
    <w:p w14:paraId="3E68355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Rangaswam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hall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lai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E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I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s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entin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r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ezu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olitch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lle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onc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Culloug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eric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unci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unci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log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ndrome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assificatio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hophysiolog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gnosi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rategi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ientif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ate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eric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ircu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840-e8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85291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61/CIR.0000000000000664]</w:t>
      </w:r>
    </w:p>
    <w:p w14:paraId="3ED42D9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Zannad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F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ssign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ndro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visite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ircu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929-94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35444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61/CIRCULATIONAHA.117.028814]</w:t>
      </w:r>
    </w:p>
    <w:p w14:paraId="6CE6D16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oro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C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owl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ti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dic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vale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o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ni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a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608-261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1000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clinthera.2009.10.020]</w:t>
      </w:r>
    </w:p>
    <w:p w14:paraId="6DFC2F7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ara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bin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bo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godo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lbert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yani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lkrishn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agg-Gresha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harmaraj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etric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ckar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gge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ab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ill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ip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ilper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be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lmu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r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tt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cobs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J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alantar</w:t>
      </w:r>
      <w:proofErr w:type="spellEnd"/>
      <w:r w:rsidRPr="00E51ADF">
        <w:rPr>
          <w:rFonts w:ascii="Book Antiqua" w:hAnsi="Book Antiqua"/>
          <w:sz w:val="24"/>
          <w:szCs w:val="24"/>
        </w:rPr>
        <w:t>-Zade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apk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tz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ovesd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urtz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vale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Culloug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ln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Z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ntez-Ra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genster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khopadhy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Nallamoth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guy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rr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'H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b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ear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ison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lattn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otukuch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atkowia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v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h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chaube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elewsk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a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hie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ooho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teffic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trej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mu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entor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ile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ur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oodsi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yncot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pe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irth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hahini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ste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nu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lastRenderedPageBreak/>
        <w:t>Report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pidemiolog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ni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a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6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7-A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23683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3/j.ajkd.2016.12.004]</w:t>
      </w:r>
    </w:p>
    <w:p w14:paraId="7EB4BF6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Afkari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ach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estenba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rsc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utt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mmelfarb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creas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tal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o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2-30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36231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681/ASN.2012070718]</w:t>
      </w:r>
    </w:p>
    <w:p w14:paraId="77203CB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Strak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Z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Giras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Lorenz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p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crement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s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our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ess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,86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naged-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tting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diovasc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iabet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5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78109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86/1475-2840-8-53]</w:t>
      </w:r>
    </w:p>
    <w:p w14:paraId="2AC6386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Ismail-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eig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F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oghiss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osiborod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nzucch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if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radigm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d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nage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flectio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c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a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Ge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er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44-10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55060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1606-017-4061-7]</w:t>
      </w:r>
    </w:p>
    <w:p w14:paraId="116DE3D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avies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tterj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hun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se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airment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a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oul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no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ou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w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rapi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1-8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38233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147/CPAA.S82008]</w:t>
      </w:r>
    </w:p>
    <w:p w14:paraId="3FCA799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ewma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D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n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le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O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eintraub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rg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chwartzbard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Z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g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ndsca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rap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tion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C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ate-of-the-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view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o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7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856-186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28692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jacc.2018.07.071]</w:t>
      </w:r>
    </w:p>
    <w:p w14:paraId="55A7381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2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raunwald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ysfunction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icio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ircl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Prog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diovas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6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8-30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3772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pcad.2019.07.003]</w:t>
      </w:r>
    </w:p>
    <w:p w14:paraId="0B1FF14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United</w:t>
      </w:r>
      <w:r>
        <w:rPr>
          <w:rFonts w:ascii="Book Antiqua" w:hAnsi="Book Antiqua"/>
          <w:b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States</w:t>
      </w:r>
      <w:r>
        <w:rPr>
          <w:rFonts w:ascii="Book Antiqua" w:hAnsi="Book Antiqua"/>
          <w:b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Food</w:t>
      </w:r>
      <w:r>
        <w:rPr>
          <w:rFonts w:ascii="Book Antiqua" w:hAnsi="Book Antiqua"/>
          <w:b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and</w:t>
      </w:r>
      <w:r>
        <w:rPr>
          <w:rFonts w:ascii="Book Antiqua" w:hAnsi="Book Antiqua"/>
          <w:b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Drug</w:t>
      </w:r>
      <w:r>
        <w:rPr>
          <w:rFonts w:ascii="Book Antiqua" w:hAnsi="Book Antiqua"/>
          <w:b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Administration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alu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afe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ug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rov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ycem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t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uida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ustr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vailab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ttps://www.fda.gov/regulatory-information/search-fda-guidance-documents/type-2-diabetes-mellitus-evaluating-safety-new-drugs-improving-glycemic-control-guidance-industry</w:t>
      </w:r>
    </w:p>
    <w:p w14:paraId="6378BEC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1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merica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iabetes</w:t>
      </w:r>
      <w:r>
        <w:rPr>
          <w:rFonts w:ascii="Book Antiqua" w:hAnsi="Book Antiqua"/>
          <w:b/>
          <w:bCs/>
        </w:rPr>
        <w:t xml:space="preserve"> </w:t>
      </w:r>
      <w:proofErr w:type="gramStart"/>
      <w:r w:rsidRPr="00E51ADF">
        <w:rPr>
          <w:rFonts w:ascii="Book Antiqua" w:hAnsi="Book Antiqua"/>
          <w:b/>
          <w:bCs/>
          <w:sz w:val="24"/>
          <w:szCs w:val="24"/>
        </w:rPr>
        <w:t>Association.</w:t>
      </w:r>
      <w:r w:rsidRPr="00E51ADF">
        <w:rPr>
          <w:rFonts w:ascii="Book Antiqua" w:hAnsi="Book Antiqua"/>
          <w:sz w:val="24"/>
          <w:szCs w:val="24"/>
        </w:rPr>
        <w:t>.</w:t>
      </w:r>
      <w:proofErr w:type="gram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9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armacolog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pproach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ycem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tandard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of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ica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-2020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98-S11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86275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c20-S009]</w:t>
      </w:r>
    </w:p>
    <w:p w14:paraId="2A3B03A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merica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iabetes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ssociat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dendu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9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armacolog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pproach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ycem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tandard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of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ica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-2020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43(Suppl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</w:t>
      </w:r>
      <w:proofErr w:type="gramStart"/>
      <w:r w:rsidRPr="00E51ADF">
        <w:rPr>
          <w:rFonts w:ascii="Book Antiqua" w:hAnsi="Book Antiqua"/>
          <w:sz w:val="24"/>
          <w:szCs w:val="24"/>
        </w:rPr>
        <w:t>):S</w:t>
      </w:r>
      <w:proofErr w:type="gramEnd"/>
      <w:r w:rsidRPr="00E51ADF">
        <w:rPr>
          <w:rFonts w:ascii="Book Antiqua" w:hAnsi="Book Antiqua"/>
          <w:sz w:val="24"/>
          <w:szCs w:val="24"/>
        </w:rPr>
        <w:t>98-S110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7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50383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c20-ad08a]</w:t>
      </w:r>
    </w:p>
    <w:p w14:paraId="3506E13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as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R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re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irtch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ow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Januzz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lyan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osiborod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agwir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r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B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Neumill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er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pe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sens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cis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hw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v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rapi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E51ADF">
        <w:rPr>
          <w:rFonts w:ascii="Book Antiqua" w:hAnsi="Book Antiqua"/>
          <w:sz w:val="24"/>
          <w:szCs w:val="24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po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eric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lleg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log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lu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versigh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mitte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o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7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117-114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77126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jacc.2020.05.037]</w:t>
      </w:r>
    </w:p>
    <w:p w14:paraId="63FB283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avaneetha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D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ounga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aramor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CN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eerspin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J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rs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e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icho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Olow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adusk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nd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utt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n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lke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ytvy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rai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unnicliff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we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nell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e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Earle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ossin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hun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nage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nop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DIG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acti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uidelin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n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er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7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85-39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16622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7326/M20-5938]</w:t>
      </w:r>
    </w:p>
    <w:p w14:paraId="35429E0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8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Zinm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n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ch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tche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luhmk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nte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attheu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evin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ohans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oerl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roed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nzucch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-RE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vestigato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gliflozi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tal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5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7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117-212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63789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6/NEJMoa1504720]</w:t>
      </w:r>
    </w:p>
    <w:p w14:paraId="57B5101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9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Wiviot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D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z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onac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osenzo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h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lver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lnik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ud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F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rph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ha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i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Gui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ld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P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uf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Gause</w:t>
      </w:r>
      <w:proofErr w:type="spellEnd"/>
      <w:r w:rsidRPr="00E51ADF">
        <w:rPr>
          <w:rFonts w:ascii="Book Antiqua" w:hAnsi="Book Antiqua"/>
          <w:sz w:val="24"/>
          <w:szCs w:val="24"/>
        </w:rPr>
        <w:t>-Nils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A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edriks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ohans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ngkild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abatin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S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CLARE–TIM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5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vestigato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lastRenderedPageBreak/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8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47-35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41560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6/NEJMoa1812389]</w:t>
      </w:r>
    </w:p>
    <w:p w14:paraId="58362561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eal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erkovic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haff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euw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lch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Erond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a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sa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tthew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VA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gra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llabor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roup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7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44-65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60560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6/NEJMoa1611925]</w:t>
      </w:r>
    </w:p>
    <w:p w14:paraId="3044E5D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1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Perkovic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V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rd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ompoin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eerspin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JL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haryt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dward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garw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kri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n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puan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euw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ree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v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lloc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eel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Yav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inm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eining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enn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haff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W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REDE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vestigato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phropath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Eng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8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295-230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99026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6/NEJMoa1811744]</w:t>
      </w:r>
    </w:p>
    <w:p w14:paraId="5E32164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2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Rabizade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Nakhjavan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Esteghama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nefi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arr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view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8435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37217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5812/ijem.84353]</w:t>
      </w:r>
    </w:p>
    <w:p w14:paraId="428DDCA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henoy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V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Nagaraj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hojaraj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abh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angaswam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transporter-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n-steroid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neralocorticoi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cept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tagonist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her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phroprote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yo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in-angiotens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ste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lockad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og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Carlton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58-87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417619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nep.13917]</w:t>
      </w:r>
    </w:p>
    <w:p w14:paraId="5757400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ryant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oul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W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u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imul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UT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ansloc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-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z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t</w:t>
      </w:r>
      <w:r>
        <w:rPr>
          <w:rFonts w:ascii="Book Antiqua" w:hAnsi="Book Antiqua"/>
        </w:rPr>
        <w:t xml:space="preserve"> </w:t>
      </w:r>
      <w:proofErr w:type="gramStart"/>
      <w:r w:rsidRPr="00E51ADF">
        <w:rPr>
          <w:rFonts w:ascii="Book Antiqua" w:hAnsi="Book Antiqua"/>
          <w:sz w:val="24"/>
          <w:szCs w:val="24"/>
        </w:rPr>
        <w:t>everything!.</w:t>
      </w:r>
      <w:proofErr w:type="gramEnd"/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Opin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i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6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-3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18254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ceb.2020.02.006]</w:t>
      </w:r>
    </w:p>
    <w:p w14:paraId="4940E17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5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Vardeny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O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wee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ot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ven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82-18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49411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amjmed.2019.08.013]</w:t>
      </w:r>
    </w:p>
    <w:p w14:paraId="5916EC5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6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Nespoux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Vallo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pdate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Opin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Hyperten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0-19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81575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97/MNH.0000000000000584]</w:t>
      </w:r>
    </w:p>
    <w:p w14:paraId="5F75E2C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Weir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R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Januszewicz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ilbe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Vijapurka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l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eining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loo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ss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ver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l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smo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ure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lastRenderedPageBreak/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tra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olu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Hyperten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Greenwich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4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75-88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32903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jch.12425]</w:t>
      </w:r>
    </w:p>
    <w:p w14:paraId="488AD5D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anak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kan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ijim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ub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ruya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shimo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akaw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g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agak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k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c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ffec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-In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ansi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r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olu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cr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dv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36-4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98149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2325-016-0457-8]</w:t>
      </w:r>
    </w:p>
    <w:p w14:paraId="1139C31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2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Patel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ck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Frederich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urin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er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ohn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L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uyc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ncus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P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alu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smo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ure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olu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ple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(T2DM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ceiv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rtugliflozi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6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b18-1169-P]</w:t>
      </w:r>
    </w:p>
    <w:p w14:paraId="6FFE0F1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al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rt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eidgraaf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ng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opez-Villalobo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cob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alab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rche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transpor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-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omer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ltr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lth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t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omest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Anim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7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637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58531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domaniend.2019.07.004]</w:t>
      </w:r>
    </w:p>
    <w:p w14:paraId="0096A98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1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Ferranni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ld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Frascerr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stiarrag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arsott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leric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uscell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nd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eton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pon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transpor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71-77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32578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c16-2724]</w:t>
      </w:r>
    </w:p>
    <w:p w14:paraId="2EF13E6F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u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y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l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w?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wis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Wkl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5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2034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92079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4414/smw.2020.20341]</w:t>
      </w:r>
    </w:p>
    <w:p w14:paraId="77F5053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Kandur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R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ovvur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nsriviji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hongprayoo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Vallabhajosyul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ivovarov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I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hewchara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Garl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edaur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heungpasitpor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84693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90/jcm9092723]</w:t>
      </w:r>
    </w:p>
    <w:p w14:paraId="0DD6BD2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O'Mear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er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transpor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E51ADF">
        <w:rPr>
          <w:rFonts w:ascii="Book Antiqua" w:hAnsi="Book Antiqua"/>
          <w:sz w:val="24"/>
          <w:szCs w:val="24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je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69-6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45036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cjca.2021.01.005]</w:t>
      </w:r>
    </w:p>
    <w:p w14:paraId="0222737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35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Nashaw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eik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ttish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Ghal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ilt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u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-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vie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terat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c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Hear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ai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v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43-65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16933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0741-020-10046-w]</w:t>
      </w:r>
    </w:p>
    <w:p w14:paraId="7EB4FD03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alim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kud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ag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oek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imabukur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at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ycem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t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pragliflozi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v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lec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elior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othel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ysfun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reptozotocin-In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u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diovas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83391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89/fcvm.2016.00043]</w:t>
      </w:r>
    </w:p>
    <w:p w14:paraId="005B594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bdul-Ghani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a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ilt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eFronz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sso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arn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-RE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17-72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20837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c16-0041]</w:t>
      </w:r>
    </w:p>
    <w:p w14:paraId="4B7D971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awad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Uz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shimo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Onish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kay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ima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niguch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Yasak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ha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wa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gliflozin'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elior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las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glycerid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othel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cove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ron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te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Atheroscle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rom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44-65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63109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5551/jat.50807]</w:t>
      </w:r>
    </w:p>
    <w:p w14:paraId="2C1A4F6F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39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Thrailkill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n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y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ettigan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ckre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h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Uppugan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umpk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wlk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L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rap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rov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loo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v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BA/2J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c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1-10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621199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bone.2015.07.025]</w:t>
      </w:r>
    </w:p>
    <w:p w14:paraId="086623C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dil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h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la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enka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andh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hos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ar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ti-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ug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sm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ide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ie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p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6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328-134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13209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pharep.2017.05.008]</w:t>
      </w:r>
    </w:p>
    <w:p w14:paraId="5177439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1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Thrailkill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n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Uppugan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pesc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alaitzoglo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wlk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y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rr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ycem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ysregu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allyH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d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2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l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rtiall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v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ficit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4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1562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8907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bone.2020.115625]</w:t>
      </w:r>
    </w:p>
    <w:p w14:paraId="6768B77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42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ileziki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P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t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B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Usisk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lidor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lliv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senth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alu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ne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ns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iomarke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0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4-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658023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210/jc.2015-1860]</w:t>
      </w:r>
    </w:p>
    <w:p w14:paraId="3753589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Fralick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chneeweis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edelmei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atorn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f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iti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n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er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7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26140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7326/L19-0320]</w:t>
      </w:r>
    </w:p>
    <w:p w14:paraId="137AD5E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Zhou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Z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rd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erkovic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tthew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haff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euw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lch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sa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mp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t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ividual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ul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VA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gram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iabetologi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6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854-186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39984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00125-019-4955-5]</w:t>
      </w:r>
    </w:p>
    <w:p w14:paraId="6A6CBD1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Xion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i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i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g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-In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cific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moo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sc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LR4/NF-</w:t>
      </w:r>
      <w:proofErr w:type="spellStart"/>
      <w:r w:rsidRPr="00E51ADF">
        <w:rPr>
          <w:rFonts w:ascii="Book Antiqua" w:hAnsi="Book Antiqua"/>
          <w:sz w:val="24"/>
          <w:szCs w:val="24"/>
        </w:rPr>
        <w:t>κ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gna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hwa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lood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Pres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205-121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22797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9/000485874]</w:t>
      </w:r>
    </w:p>
    <w:p w14:paraId="689FABD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6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Voelkl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Egli-Spichti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lesut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gn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flammation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ut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n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twe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s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Lond</w:t>
      </w:r>
      <w:proofErr w:type="spellEnd"/>
      <w:r w:rsidRPr="00E51ADF">
        <w:rPr>
          <w:rFonts w:ascii="Book Antiqua" w:hAnsi="Book Antiqua"/>
          <w:i/>
          <w:iCs/>
          <w:sz w:val="24"/>
          <w:szCs w:val="24"/>
        </w:rPr>
        <w:t>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-22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41608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42/CS20190895]</w:t>
      </w:r>
    </w:p>
    <w:p w14:paraId="5091558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onelli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ack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feff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urh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oleste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curr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vestigato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twe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r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v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eop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ron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ircu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5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1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627-263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62469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61/CIRCULATIONAHA.105.553198]</w:t>
      </w:r>
    </w:p>
    <w:p w14:paraId="728B6C91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P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o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e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bin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phosphat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glyc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cific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ultur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or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moo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sc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xp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63-8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6518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892/etm.2018.7024]</w:t>
      </w:r>
    </w:p>
    <w:p w14:paraId="69D0E3E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4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row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B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plication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city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op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view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v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74-68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68664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174/1573399815666191104113236]</w:t>
      </w:r>
    </w:p>
    <w:p w14:paraId="0DC4A82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50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lau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au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w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iagg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l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F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righ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rnste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urvil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lli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th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yl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gge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23/1,25-dihydroxyvitam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/P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x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lth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oluntee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ndomiz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rossov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CI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sigh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66993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72/jci.insight.99123]</w:t>
      </w:r>
    </w:p>
    <w:p w14:paraId="4C72DA3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ong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etrykiv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verm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erwaarde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euw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akk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L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eerspin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J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rs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ircul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rke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meostasi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o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6-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55910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215/CJN.04530418]</w:t>
      </w:r>
    </w:p>
    <w:p w14:paraId="6D2992B1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oo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Y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Jo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phosphat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u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jur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-stag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tal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spitaliz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M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53365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86/s12882-019-1556-y]</w:t>
      </w:r>
    </w:p>
    <w:p w14:paraId="6EED8B0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Orteg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ardell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roan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Vaneerd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tibody-medi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GF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cre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uc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phosphat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l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omagnes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ce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p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29288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4814/phy2.13176]</w:t>
      </w:r>
    </w:p>
    <w:p w14:paraId="29FB9FF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4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arzilay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I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v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hos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ss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h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inhor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ush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helto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righ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r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LLHA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llabor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earc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roup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pi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GF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g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termina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tal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tens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ul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ou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omplicatio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30-83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03001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jdiacomp.2018.07.003]</w:t>
      </w:r>
    </w:p>
    <w:p w14:paraId="35350D3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im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handar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m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cobs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alantar</w:t>
      </w:r>
      <w:proofErr w:type="spellEnd"/>
      <w:r w:rsidRPr="00E51ADF">
        <w:rPr>
          <w:rFonts w:ascii="Book Antiqua" w:hAnsi="Book Antiqua"/>
          <w:sz w:val="24"/>
          <w:szCs w:val="24"/>
        </w:rPr>
        <w:t>-Zade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bj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rm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ct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2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1-31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3756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amjmed.2012.08.018]</w:t>
      </w:r>
    </w:p>
    <w:p w14:paraId="4F48D73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6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O'Seaghdh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C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w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unt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a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x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r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di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cid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-stag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Transpla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85-289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129281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93/</w:t>
      </w:r>
      <w:proofErr w:type="spellStart"/>
      <w:r w:rsidRPr="00E51ADF">
        <w:rPr>
          <w:rFonts w:ascii="Book Antiqua" w:hAnsi="Book Antiqua"/>
          <w:sz w:val="24"/>
          <w:szCs w:val="24"/>
        </w:rPr>
        <w:t>ndt</w:t>
      </w:r>
      <w:proofErr w:type="spellEnd"/>
      <w:r w:rsidRPr="00E51ADF">
        <w:rPr>
          <w:rFonts w:ascii="Book Antiqua" w:hAnsi="Book Antiqua"/>
          <w:sz w:val="24"/>
          <w:szCs w:val="24"/>
        </w:rPr>
        <w:t>/gfq808]</w:t>
      </w:r>
    </w:p>
    <w:p w14:paraId="38742EF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upt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n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Econ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rx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lli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T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-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lev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phosphatemi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4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489-449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535605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210/jc.2004-0724]</w:t>
      </w:r>
    </w:p>
    <w:p w14:paraId="5C3AB47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5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cKenn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rowl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wom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lba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T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ndling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epend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ircul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23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T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ciu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BMR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Pl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1043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61510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2/jbm4.10437]</w:t>
      </w:r>
    </w:p>
    <w:p w14:paraId="532A00F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59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Ärnlöv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ls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undström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ngelsso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rs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rs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r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ne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s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holog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o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81-78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33504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215/CJN.09570912]</w:t>
      </w:r>
    </w:p>
    <w:p w14:paraId="0D72CA83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u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X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lotho/FGF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x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Basel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5-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78556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9/000452880]</w:t>
      </w:r>
    </w:p>
    <w:p w14:paraId="07CFB67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Vogt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I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ffn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eifheit-Nestl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-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K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Toxin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Basel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69886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90/toxins11110647]</w:t>
      </w:r>
    </w:p>
    <w:p w14:paraId="4697D9E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2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Silswal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ouchberr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ni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Carth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res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bb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ack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rectl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ai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othelium-depend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sorelax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creas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peroxi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vel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itr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xi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ioavailabilit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4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0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426-E43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05340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ajpendo.00264.2014]</w:t>
      </w:r>
    </w:p>
    <w:p w14:paraId="4A8E871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Zinm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nzucch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ch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n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errar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tche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luhmk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nte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empthorne-Raw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w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ohans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oerl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roed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C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tional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sig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asel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racteristic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ndomize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lacebo-controll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(EMPA-RE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™)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diovasc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iabet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4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494300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86/1475-2840-13-102]</w:t>
      </w:r>
    </w:p>
    <w:p w14:paraId="58E1954F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4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Inzucch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inm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tche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n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Ferrannin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humach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chmoo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Ohneber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ohans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eorg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nte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luhmk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ach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tality?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igh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di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aly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PA-RE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CO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al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56-36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20358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337/dc17-1096]</w:t>
      </w:r>
    </w:p>
    <w:p w14:paraId="6129DFA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5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Pirklbau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chupar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ch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auding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orazz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allaberg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Leier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y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chrame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nrave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o-protec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lastRenderedPageBreak/>
        <w:t>proxim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ub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na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1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449-F4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53964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ajprenal.00431.2018]</w:t>
      </w:r>
    </w:p>
    <w:p w14:paraId="1E74D47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6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Yana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atsuyayam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ssib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chanis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enoprotectiv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transpor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lev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rythropoiet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duct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78-17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09023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4740/jocmr2857w]</w:t>
      </w:r>
    </w:p>
    <w:p w14:paraId="0308B7A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aruyam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kashi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gum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akamu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hn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tsunomiy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rukaw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e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rov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rythropoie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Tech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13-7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38572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89/dia.2019.0212]</w:t>
      </w:r>
    </w:p>
    <w:p w14:paraId="007B096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ambers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Heerspink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eeuw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sli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s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ucose-regul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u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ur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perti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bj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53-8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6684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dom.12127]</w:t>
      </w:r>
    </w:p>
    <w:p w14:paraId="0B250FB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6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lliam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ora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g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hal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ed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uantit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C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iss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press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fi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e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l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mil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mbe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57-9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212774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3300-010-0006-4]</w:t>
      </w:r>
    </w:p>
    <w:p w14:paraId="27D9832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0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ros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a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opp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utritio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p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pound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od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p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atu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d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od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ring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7-97</w:t>
      </w:r>
    </w:p>
    <w:p w14:paraId="5E89FA91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row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B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zzaq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c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umorigenesi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Biochim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Biophy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cta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nc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86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3-30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6845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bbcan.2018.04.007]</w:t>
      </w:r>
    </w:p>
    <w:p w14:paraId="6E5E78F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2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Erem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zzaq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et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city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merg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ob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l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cern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Histochem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i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5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11-71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15978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00418-018-1711-8]</w:t>
      </w:r>
    </w:p>
    <w:p w14:paraId="3952C7D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Ohnishi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zzaq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et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en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vide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c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celer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mmali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ging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ASEB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562-357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41849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96/fj.09-152488]</w:t>
      </w:r>
    </w:p>
    <w:p w14:paraId="37C83F9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4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DeFronz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oldber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gu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u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lectroly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ansport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ves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7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3-9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93221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72/JCI108463]</w:t>
      </w:r>
    </w:p>
    <w:p w14:paraId="183D6E1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Peterse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F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ul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I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tiolog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u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istanc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1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10-S1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656394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amjmed.2006.01.009]</w:t>
      </w:r>
    </w:p>
    <w:p w14:paraId="07B4113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76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Bhell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P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asa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inick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sting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L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rbab</w:t>
      </w:r>
      <w:proofErr w:type="spellEnd"/>
      <w:r w:rsidRPr="00E51ADF">
        <w:rPr>
          <w:rFonts w:ascii="Book Antiqua" w:hAnsi="Book Antiqua"/>
          <w:sz w:val="24"/>
          <w:szCs w:val="24"/>
        </w:rPr>
        <w:t>-Zade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ams-</w:t>
      </w:r>
      <w:proofErr w:type="spellStart"/>
      <w:r w:rsidRPr="00E51ADF">
        <w:rPr>
          <w:rFonts w:ascii="Book Antiqua" w:hAnsi="Book Antiqua"/>
          <w:sz w:val="24"/>
          <w:szCs w:val="24"/>
        </w:rPr>
        <w:t>Hue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acin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iba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lm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wcom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v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normal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emodynamic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pon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erci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serv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je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ur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Hear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ai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296-130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197999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93/</w:t>
      </w:r>
      <w:proofErr w:type="spellStart"/>
      <w:r w:rsidRPr="00E51ADF">
        <w:rPr>
          <w:rFonts w:ascii="Book Antiqua" w:hAnsi="Book Antiqua"/>
          <w:sz w:val="24"/>
          <w:szCs w:val="24"/>
        </w:rPr>
        <w:t>eurjhf</w:t>
      </w:r>
      <w:proofErr w:type="spellEnd"/>
      <w:r w:rsidRPr="00E51ADF">
        <w:rPr>
          <w:rFonts w:ascii="Book Antiqua" w:hAnsi="Book Antiqua"/>
          <w:sz w:val="24"/>
          <w:szCs w:val="24"/>
        </w:rPr>
        <w:t>/hfr133]</w:t>
      </w:r>
    </w:p>
    <w:p w14:paraId="2206183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7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Hasel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g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chard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kelet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sc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creat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cove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ercise-train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ma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pend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vailabilit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pp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1985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9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-201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3683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jappl.1999.86.6.2013]</w:t>
      </w:r>
    </w:p>
    <w:p w14:paraId="5EDAF12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ipley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ark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mid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rtinez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ttl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l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dul-Ghan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path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eFronz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kelet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usc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creat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centr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uantit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age-bas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-3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ectroscop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1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229-E23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50943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ajpendo.00426.2017]</w:t>
      </w:r>
    </w:p>
    <w:p w14:paraId="10617D5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79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Vervloe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G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llegooije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ven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phosphat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60-107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58063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kint.2017.11.036]</w:t>
      </w:r>
    </w:p>
    <w:p w14:paraId="07116FB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o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X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chanism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cific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o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13-21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809436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681/ASN.2007080854]</w:t>
      </w:r>
    </w:p>
    <w:p w14:paraId="42F74014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aufma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P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asi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noh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ysiolog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omer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ltr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t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u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2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: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tatPearl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Internet]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s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sl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(FL):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tatPearl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ublishing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n-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763208]</w:t>
      </w:r>
    </w:p>
    <w:p w14:paraId="22622A7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u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e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ei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tens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K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urricul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7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20-13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8983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3/j.ajkd.2018.12.044]</w:t>
      </w:r>
    </w:p>
    <w:p w14:paraId="2B04D47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Sat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nt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hlaic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P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mpath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rvo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ste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du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tens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Lausanne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8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65141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89/fmed.2018.00082]</w:t>
      </w:r>
    </w:p>
    <w:p w14:paraId="735828B4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Fram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inford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chanosensi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nso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ffer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rv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ympathoinhibitor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o-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flex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mpath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utflo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atriuresi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loo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ss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gulation.</w:t>
      </w:r>
      <w:r>
        <w:rPr>
          <w:rFonts w:ascii="Book Antiqua" w:hAnsi="Book Antiqua"/>
          <w:i/>
        </w:rPr>
        <w:t xml:space="preserve"> </w:t>
      </w:r>
      <w:r w:rsidRPr="00E51ADF">
        <w:rPr>
          <w:rFonts w:ascii="Book Antiqua" w:hAnsi="Book Antiqua"/>
          <w:i/>
          <w:sz w:val="24"/>
          <w:szCs w:val="24"/>
        </w:rPr>
        <w:t>FASEB</w:t>
      </w:r>
      <w:r>
        <w:rPr>
          <w:rFonts w:ascii="Book Antiqua" w:hAnsi="Book Antiqua"/>
          <w:i/>
        </w:rPr>
        <w:t xml:space="preserve"> </w:t>
      </w:r>
      <w:r w:rsidRPr="00E51ADF">
        <w:rPr>
          <w:rFonts w:ascii="Book Antiqua" w:hAnsi="Book Antiqua"/>
          <w:i/>
          <w:sz w:val="24"/>
          <w:szCs w:val="24"/>
        </w:rPr>
        <w:t>J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sz w:val="24"/>
          <w:szCs w:val="24"/>
        </w:rPr>
        <w:t>3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18-718</w:t>
      </w:r>
    </w:p>
    <w:p w14:paraId="181E802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8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anaka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Okus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rosstal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twe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rvo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ste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66-47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00106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kint.2019.10.032]</w:t>
      </w:r>
    </w:p>
    <w:p w14:paraId="6527D85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opp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UC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m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iBon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F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enorena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flex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u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pon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psilate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tralate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pons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85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4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507-F51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05100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ajprenal.1985.249.4.F507]</w:t>
      </w:r>
    </w:p>
    <w:p w14:paraId="44A3A94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7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Okus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D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s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ac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rge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eur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flex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ircui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mun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69-68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97058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38/nrneph.2017.132]</w:t>
      </w:r>
    </w:p>
    <w:p w14:paraId="55A28FB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8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Lovshi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ilbe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asonab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tihypertens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ug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enoprotective</w:t>
      </w:r>
      <w:proofErr w:type="spellEnd"/>
      <w:r w:rsidRPr="00E51ADF">
        <w:rPr>
          <w:rFonts w:ascii="Book Antiqua" w:hAnsi="Book Antiqua"/>
          <w:sz w:val="24"/>
          <w:szCs w:val="24"/>
        </w:rPr>
        <w:t>?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Hyperten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p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5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5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89347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1906-015-0551-3]</w:t>
      </w:r>
    </w:p>
    <w:p w14:paraId="587047C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8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Carbon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x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L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VA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gram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licatio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duc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ardiovasc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iabet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13819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86/s12933-019-0869-2]</w:t>
      </w:r>
    </w:p>
    <w:p w14:paraId="667E978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0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Sakaguch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Fuji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oj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yash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akug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sek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subakihar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sak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mmitt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gist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pane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cie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ly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rap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difi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rtal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phosphat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ndergo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modialysi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ho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y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Lo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4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1162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54549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371/journal.pone.0116273]</w:t>
      </w:r>
    </w:p>
    <w:p w14:paraId="2186ED2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ang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obb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Zha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lev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r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soci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GLT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-analy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andomised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troll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ial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iabetologi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46-25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62810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00125-016-4101-6]</w:t>
      </w:r>
    </w:p>
    <w:p w14:paraId="5044E15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guye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T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u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w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o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ederkeh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ollheim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r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tochondr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xida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res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dia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gh-phosphate-induc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creto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popto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ulin-secre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5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0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933-E94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85200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ajpendo.00009.2015]</w:t>
      </w:r>
    </w:p>
    <w:p w14:paraId="7D8576D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Ru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rinivas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opra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ren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r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vel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oti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tima-med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icknes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ymptoma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o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ul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lastRenderedPageBreak/>
        <w:t>(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galus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y)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0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93-79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81611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amjcard.2010.05.004]</w:t>
      </w:r>
    </w:p>
    <w:p w14:paraId="042DAEDE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i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arco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usber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llebr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ustemey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ittkowsk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avenstäd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creas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orga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uc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othel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popto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itro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na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9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1381-F138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83852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ajprenal.00003.2008]</w:t>
      </w:r>
    </w:p>
    <w:p w14:paraId="679A1F23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i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arco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S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öni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oc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iesing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llebr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U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eierman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u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ml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öhl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uc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Fobk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ümper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Oberleith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ausber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avenstäd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ig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rectl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othel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wnregul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nex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I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8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13-22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291398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38/ki.2012.300]</w:t>
      </w:r>
    </w:p>
    <w:p w14:paraId="1EA96D2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Ix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eral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Adeney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L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uprez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enn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iscovick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estenba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r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centration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ter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iffnes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mo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ividual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rm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der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S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o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eph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609-61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21166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2215/CJN.04100808]</w:t>
      </w:r>
    </w:p>
    <w:p w14:paraId="64CDA9DD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7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Zu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u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emmelgar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es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M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il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serv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je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ion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fin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n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O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O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pp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1985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5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1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944-9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597745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52/japplphysiol.01149.2014]</w:t>
      </w:r>
    </w:p>
    <w:p w14:paraId="40FA79A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8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Vazzan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N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Ranall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uccurull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avì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rombosi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romb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2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2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71-37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219718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thromres.2011.11.052]</w:t>
      </w:r>
    </w:p>
    <w:p w14:paraId="641A9506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99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Ts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i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ac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xyg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ecie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ndoplasm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ticul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res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tochondr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ysfunction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n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a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rhythmogenesi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53624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89/fphys.2016.00313]</w:t>
      </w:r>
    </w:p>
    <w:p w14:paraId="6AD3E35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ato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k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hnish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amashi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akad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an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ann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suchid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u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-transporter-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air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entri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polariz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eop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Diabe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4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367-137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70386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dme.13424]</w:t>
      </w:r>
    </w:p>
    <w:p w14:paraId="5DC56A7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101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Jeong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rd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rghe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ovar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A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udl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res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ac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xyg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pecie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rrhythmi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2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54-46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197862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yjmcc.2011.09.018]</w:t>
      </w:r>
    </w:p>
    <w:p w14:paraId="7992BD7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i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e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R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o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u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r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Yim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o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r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ti-diabe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u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duc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asodi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tiv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K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Kv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ne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Life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c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9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6-5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40979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lfs.2018.01.032]</w:t>
      </w:r>
    </w:p>
    <w:p w14:paraId="0D7C1ED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H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P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nn-</w:t>
      </w:r>
      <w:proofErr w:type="spellStart"/>
      <w:r w:rsidRPr="00E51ADF">
        <w:rPr>
          <w:rFonts w:ascii="Book Antiqua" w:hAnsi="Book Antiqua"/>
          <w:sz w:val="24"/>
          <w:szCs w:val="24"/>
        </w:rPr>
        <w:t>Collur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Edar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zzaq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lev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dia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tens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city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o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bnorm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lifer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cess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el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ath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sz w:val="24"/>
          <w:szCs w:val="24"/>
        </w:rPr>
        <w:t>bioRxiv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01/2020.01.02.892638]</w:t>
      </w:r>
    </w:p>
    <w:p w14:paraId="6DB8851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alik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tchvarov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asuremen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terpret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tent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persio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o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749-176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109264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s0735-1097(00)00962-1]</w:t>
      </w:r>
    </w:p>
    <w:p w14:paraId="5AD75CEF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al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F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kri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ario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vid-Ne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guero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j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Usisk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eining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icac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afe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bj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63-4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46459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dom.12090]</w:t>
      </w:r>
    </w:p>
    <w:p w14:paraId="13152DE5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al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F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kri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ariou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Nie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vid-Ne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u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Waj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guero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i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a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Usiski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eining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300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roup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icac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afe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n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v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5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eek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llit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Obes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4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16-102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496570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dom.12348]</w:t>
      </w:r>
    </w:p>
    <w:p w14:paraId="2E8E615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Del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obbo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LC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amu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livei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tt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hiuv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ozaffaria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irculat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et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stemat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view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-analy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spectiv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i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3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8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60-17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7195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945/ajcn.112.053132]</w:t>
      </w:r>
    </w:p>
    <w:p w14:paraId="27391475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08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Sakaguch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man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Isak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oxic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im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terven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tudi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utr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17818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90/nu9020112]</w:t>
      </w:r>
    </w:p>
    <w:p w14:paraId="53D29BC7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10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Fischer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PW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iroux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et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potas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ump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at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87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17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91-209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82672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93/</w:t>
      </w:r>
      <w:proofErr w:type="spellStart"/>
      <w:r w:rsidRPr="00E51ADF">
        <w:rPr>
          <w:rFonts w:ascii="Book Antiqua" w:hAnsi="Book Antiqua"/>
          <w:sz w:val="24"/>
          <w:szCs w:val="24"/>
        </w:rPr>
        <w:t>jn</w:t>
      </w:r>
      <w:proofErr w:type="spellEnd"/>
      <w:r w:rsidRPr="00E51ADF">
        <w:rPr>
          <w:rFonts w:ascii="Book Antiqua" w:hAnsi="Book Antiqua"/>
          <w:sz w:val="24"/>
          <w:szCs w:val="24"/>
        </w:rPr>
        <w:t>/117.12.2091]</w:t>
      </w:r>
    </w:p>
    <w:p w14:paraId="51AF01E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0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DiNicolantoni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'Keef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ls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bclin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ficiency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incip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riv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vas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ubl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l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risi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Open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Hear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0006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38742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36/openhrt-2017-000668]</w:t>
      </w:r>
    </w:p>
    <w:p w14:paraId="41E7CD62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ato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k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urukaw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tsuu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ias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hnish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anno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iur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ongitudi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mpa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apaglifloz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entri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polariz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terogeneit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i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Investig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0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593-159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09025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jdi.13063]</w:t>
      </w:r>
    </w:p>
    <w:p w14:paraId="74BF0EBA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aghav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hma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lyca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lbum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ron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ease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thophysiolog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nection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Synd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2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463-4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39625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dsx.2018.01.002]</w:t>
      </w:r>
    </w:p>
    <w:p w14:paraId="60A4E583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3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Piur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occh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ll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rt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Ficar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Manon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uccott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V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Pinott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i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azzola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besit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c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yndrome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utrien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4993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90/nu13020320]</w:t>
      </w:r>
    </w:p>
    <w:p w14:paraId="3105BAAB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Curry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JN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SL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nd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dv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hronic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Kidney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36-24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7936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53/j.ackd.2018.01.003]</w:t>
      </w:r>
    </w:p>
    <w:p w14:paraId="43D6F110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Franken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GAC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dell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indel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J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aaij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HF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chanism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upl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absorp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t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volute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ubul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idney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Acta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Oxf</w:t>
      </w:r>
      <w:proofErr w:type="spellEnd"/>
      <w:r w:rsidRPr="00E51ADF">
        <w:rPr>
          <w:rFonts w:ascii="Book Antiqua" w:hAnsi="Book Antiqua"/>
          <w:i/>
          <w:iCs/>
          <w:sz w:val="24"/>
          <w:szCs w:val="24"/>
        </w:rPr>
        <w:t>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3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1352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2603001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111/apha.13528]</w:t>
      </w:r>
    </w:p>
    <w:p w14:paraId="27EABC7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6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Kostov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K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agnes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ficienc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chanism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u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sista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abetes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ocusi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ocess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su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ecre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ignaling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Sc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88980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90/ijms20061351]</w:t>
      </w:r>
    </w:p>
    <w:p w14:paraId="734D1045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7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Tinaw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orde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c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sm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ocalcemi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ypercalcemia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ureu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1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3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124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5428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7759/cureus.12420]</w:t>
      </w:r>
    </w:p>
    <w:p w14:paraId="6E762E9C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18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Grand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E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squalini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S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Cors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aza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Severi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oretic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vestig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c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tenti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ur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ependenc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xtracell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2+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uma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rdiomyocyte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ardi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46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32-34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12132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16/j.yjmcc.2008.12.002]</w:t>
      </w:r>
    </w:p>
    <w:p w14:paraId="46E70724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lastRenderedPageBreak/>
        <w:t>119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Zühlk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RD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it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S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Deisseroth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sien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W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u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modul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uppor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th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activ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acilit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-typ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alciu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hannel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Nat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99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39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59-16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33584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38/20200]</w:t>
      </w:r>
    </w:p>
    <w:p w14:paraId="2809BC48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2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e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Y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Zhao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i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ang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Y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u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X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-transpor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o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tabolism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51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067096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89/fphar.2018.01517]</w:t>
      </w:r>
    </w:p>
    <w:p w14:paraId="1888E595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21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Erythropoulou-Kaltsidou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A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olychronopoulo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Tziomalos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odium-Glucos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-Transport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hibitor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actur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isk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Diabet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20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1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-14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734830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13300-019-00724-w]</w:t>
      </w:r>
    </w:p>
    <w:p w14:paraId="56DC4D4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22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Burnett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S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Gunawardene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SC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Bringhurst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R,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Jüppner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e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inkelste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JS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Regulat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-termina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tac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-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b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etary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at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i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e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women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one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iner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06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21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187-119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6869716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359/jbmr.060507]</w:t>
      </w:r>
    </w:p>
    <w:p w14:paraId="5C8DC049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Weber</w:t>
      </w:r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TJ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Quarle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L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Molecula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Control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hosphoru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omeostasi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and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recisi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reatment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sz w:val="24"/>
          <w:szCs w:val="24"/>
        </w:rPr>
        <w:t>Hypophosphatemic</w:t>
      </w:r>
      <w:proofErr w:type="spellEnd"/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isorders.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i/>
          <w:iCs/>
          <w:sz w:val="24"/>
          <w:szCs w:val="24"/>
        </w:rPr>
        <w:t>Cur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Rep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9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5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75-85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31871877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1007/s40610-019-0118-1]</w:t>
      </w:r>
    </w:p>
    <w:p w14:paraId="45169765" w14:textId="77777777" w:rsidR="002A1533" w:rsidRPr="00E51ADF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51ADF">
        <w:rPr>
          <w:rFonts w:ascii="Book Antiqua" w:hAnsi="Book Antiqua"/>
          <w:sz w:val="24"/>
          <w:szCs w:val="24"/>
        </w:rPr>
        <w:t>124</w:t>
      </w:r>
      <w:r>
        <w:rPr>
          <w:rFonts w:ascii="Book Antiqua" w:hAnsi="Book Antiqua"/>
        </w:rPr>
        <w:t xml:space="preserve"> </w:t>
      </w:r>
      <w:proofErr w:type="spellStart"/>
      <w:r w:rsidRPr="00E51ADF">
        <w:rPr>
          <w:rFonts w:ascii="Book Antiqua" w:hAnsi="Book Antiqua"/>
          <w:b/>
          <w:bCs/>
          <w:sz w:val="24"/>
          <w:szCs w:val="24"/>
        </w:rPr>
        <w:t>Leifheit-Nestl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M</w:t>
      </w:r>
      <w:r w:rsidRPr="00E51ADF">
        <w:rPr>
          <w:rFonts w:ascii="Book Antiqua" w:hAnsi="Book Antiqua"/>
          <w:sz w:val="24"/>
          <w:szCs w:val="24"/>
        </w:rPr>
        <w:t>,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affner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Paracrin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Effects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f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FGF23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on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the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Heart.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Endocrinol</w:t>
      </w:r>
      <w:r>
        <w:rPr>
          <w:rFonts w:ascii="Book Antiqua" w:hAnsi="Book Antiqua"/>
          <w:i/>
          <w:iCs/>
        </w:rPr>
        <w:t xml:space="preserve"> </w:t>
      </w:r>
      <w:r w:rsidRPr="00E51ADF">
        <w:rPr>
          <w:rFonts w:ascii="Book Antiqua" w:hAnsi="Book Antiqua"/>
          <w:i/>
          <w:iCs/>
          <w:sz w:val="24"/>
          <w:szCs w:val="24"/>
        </w:rPr>
        <w:t>(Lausanne)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018;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b/>
          <w:bCs/>
          <w:sz w:val="24"/>
          <w:szCs w:val="24"/>
        </w:rPr>
        <w:t>9</w:t>
      </w:r>
      <w:r w:rsidRPr="00E51ADF">
        <w:rPr>
          <w:rFonts w:ascii="Book Antiqua" w:hAnsi="Book Antiqua"/>
          <w:sz w:val="24"/>
          <w:szCs w:val="24"/>
        </w:rPr>
        <w:t>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78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[PMID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29892269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DOI:</w:t>
      </w:r>
      <w:r>
        <w:rPr>
          <w:rFonts w:ascii="Book Antiqua" w:hAnsi="Book Antiqua"/>
        </w:rPr>
        <w:t xml:space="preserve"> </w:t>
      </w:r>
      <w:r w:rsidRPr="00E51ADF">
        <w:rPr>
          <w:rFonts w:ascii="Book Antiqua" w:hAnsi="Book Antiqua"/>
          <w:sz w:val="24"/>
          <w:szCs w:val="24"/>
        </w:rPr>
        <w:t>10.3389/fendo.2018.00278]</w:t>
      </w:r>
    </w:p>
    <w:p w14:paraId="38D8E2F5" w14:textId="77777777" w:rsidR="002A1533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8359C96" w14:textId="4525090C" w:rsid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58E5C7B5" w14:textId="77777777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lastRenderedPageBreak/>
        <w:t>Footnotes</w:t>
      </w:r>
    </w:p>
    <w:p w14:paraId="022B4126" w14:textId="3E78E8FA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Conflict-of-interest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 w:val="24"/>
        </w:rPr>
        <w:t>statement:</w:t>
      </w:r>
      <w:r w:rsidR="006C2846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utho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clar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nflic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teres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garding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ublica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nuscript</w:t>
      </w:r>
    </w:p>
    <w:p w14:paraId="506F12D7" w14:textId="77777777" w:rsidR="007816F7" w:rsidRDefault="007816F7" w:rsidP="002A1533">
      <w:pPr>
        <w:spacing w:after="0" w:line="360" w:lineRule="auto"/>
        <w:jc w:val="both"/>
      </w:pPr>
    </w:p>
    <w:p w14:paraId="50329940" w14:textId="1B0037AF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 w:val="24"/>
        </w:rPr>
        <w:t>Open-Access:</w:t>
      </w:r>
      <w:r w:rsidR="001506C7">
        <w:rPr>
          <w:rFonts w:ascii="Book Antiqua" w:eastAsia="Book Antiqua" w:hAnsi="Book Antiqua" w:cs="Book Antiqua"/>
          <w:b/>
          <w:bCs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tic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pen-acces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ticl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a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a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lec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-hou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dito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ful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er-review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ter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ers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tribu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ccordanc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it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re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ommon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ttributi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NonCommercial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C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Y-N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4.0)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cens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hich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rmit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ther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o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stribute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mix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dapt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uil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p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n-commercially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licen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i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erivativ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n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ifferent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erms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vid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origina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work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roper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h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s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s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non-commercial.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ee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https://creativecommons.org/Licenses/by-nc/4.0/</w:t>
      </w:r>
    </w:p>
    <w:p w14:paraId="402E003F" w14:textId="77777777" w:rsidR="007816F7" w:rsidRDefault="007816F7" w:rsidP="002A1533">
      <w:pPr>
        <w:spacing w:after="0" w:line="360" w:lineRule="auto"/>
        <w:jc w:val="both"/>
      </w:pPr>
    </w:p>
    <w:p w14:paraId="3FCC3C1D" w14:textId="1EF22F6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Provenanc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and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peer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review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Inv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rticle;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xternal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peer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reviewed.</w:t>
      </w:r>
    </w:p>
    <w:p w14:paraId="192B0C77" w14:textId="2D5B586E" w:rsidR="007816F7" w:rsidRDefault="00470411" w:rsidP="002A1533">
      <w:pPr>
        <w:spacing w:after="0" w:line="360" w:lineRule="auto"/>
        <w:jc w:val="both"/>
        <w:rPr>
          <w:lang w:eastAsia="zh-CN"/>
        </w:rPr>
      </w:pPr>
      <w:r w:rsidRPr="00836002">
        <w:rPr>
          <w:rFonts w:ascii="Book Antiqua" w:hAnsi="Book Antiqua"/>
          <w:b/>
          <w:sz w:val="24"/>
          <w:szCs w:val="24"/>
        </w:rPr>
        <w:t>Peer-review model</w:t>
      </w:r>
      <w:r w:rsidRPr="001D0504">
        <w:rPr>
          <w:rFonts w:ascii="Book Antiqua" w:hAnsi="Book Antiqua"/>
          <w:sz w:val="24"/>
          <w:szCs w:val="24"/>
        </w:rPr>
        <w:t>: Single blind</w:t>
      </w:r>
    </w:p>
    <w:p w14:paraId="157A0A31" w14:textId="77777777" w:rsidR="00470411" w:rsidRDefault="00470411" w:rsidP="002A1533">
      <w:pPr>
        <w:spacing w:after="0" w:line="360" w:lineRule="auto"/>
        <w:jc w:val="both"/>
        <w:rPr>
          <w:lang w:eastAsia="zh-CN"/>
        </w:rPr>
      </w:pPr>
    </w:p>
    <w:p w14:paraId="2389E23C" w14:textId="1F5C6083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Peer-review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started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pril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19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7BB8E9B1" w14:textId="3417E496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Firs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decision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Jul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8,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2021</w:t>
      </w:r>
    </w:p>
    <w:p w14:paraId="7FEA1997" w14:textId="020E1694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Articl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in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press:</w:t>
      </w:r>
    </w:p>
    <w:p w14:paraId="52E4C471" w14:textId="77777777" w:rsidR="007816F7" w:rsidRDefault="007816F7" w:rsidP="002A1533">
      <w:pPr>
        <w:spacing w:after="0" w:line="360" w:lineRule="auto"/>
        <w:jc w:val="both"/>
      </w:pPr>
    </w:p>
    <w:p w14:paraId="2D51165E" w14:textId="5954638B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Specialty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type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ardia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nd</w:t>
      </w:r>
      <w:r w:rsidR="00470411">
        <w:rPr>
          <w:rFonts w:ascii="Book Antiqua" w:eastAsia="Book Antiqua" w:hAnsi="Book Antiqua" w:cs="Book Antiqua"/>
          <w:color w:val="000000"/>
          <w:sz w:val="24"/>
        </w:rPr>
        <w:t xml:space="preserve"> cardiovascular s</w:t>
      </w:r>
      <w:r>
        <w:rPr>
          <w:rFonts w:ascii="Book Antiqua" w:eastAsia="Book Antiqua" w:hAnsi="Book Antiqua" w:cs="Book Antiqua"/>
          <w:color w:val="000000"/>
          <w:sz w:val="24"/>
        </w:rPr>
        <w:t>ystems</w:t>
      </w:r>
    </w:p>
    <w:p w14:paraId="1AD3DC88" w14:textId="3DABFECB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Country/Territory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of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origin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Unite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States</w:t>
      </w:r>
    </w:p>
    <w:p w14:paraId="4CC012B7" w14:textId="726B2216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  <w:sz w:val="24"/>
        </w:rPr>
        <w:t>Peer-review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report’s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scientific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quality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classification</w:t>
      </w:r>
    </w:p>
    <w:p w14:paraId="7F9AD0FE" w14:textId="6C3FCFEC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Excellent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71508A4B" w14:textId="29D75F3E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Very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good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B</w:t>
      </w:r>
    </w:p>
    <w:p w14:paraId="39D66059" w14:textId="6690ECF2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C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Good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703B0EF8" w14:textId="373B0DEE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D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Fair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24BA3BBA" w14:textId="6BFF2103" w:rsidR="007816F7" w:rsidRDefault="007816F7" w:rsidP="002A1533">
      <w:pPr>
        <w:spacing w:after="0" w:line="360" w:lineRule="auto"/>
        <w:jc w:val="both"/>
      </w:pPr>
      <w:r>
        <w:rPr>
          <w:rFonts w:ascii="Book Antiqua" w:eastAsia="Book Antiqua" w:hAnsi="Book Antiqua" w:cs="Book Antiqua"/>
          <w:color w:val="000000"/>
          <w:sz w:val="24"/>
        </w:rPr>
        <w:t>Grad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E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(Poor):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0</w:t>
      </w:r>
    </w:p>
    <w:p w14:paraId="17921D2C" w14:textId="77777777" w:rsidR="007816F7" w:rsidRDefault="007816F7" w:rsidP="002A1533">
      <w:pPr>
        <w:spacing w:after="0" w:line="360" w:lineRule="auto"/>
        <w:jc w:val="both"/>
      </w:pPr>
    </w:p>
    <w:p w14:paraId="5B75E937" w14:textId="16C5475C" w:rsidR="007816F7" w:rsidRDefault="007816F7" w:rsidP="002A1533">
      <w:pPr>
        <w:spacing w:after="0" w:line="360" w:lineRule="auto"/>
        <w:jc w:val="both"/>
        <w:sectPr w:rsidR="007816F7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  <w:sz w:val="24"/>
        </w:rPr>
        <w:t>P-Reviewer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 w:val="24"/>
        </w:rPr>
        <w:t>Higashikawa</w:t>
      </w:r>
      <w:proofErr w:type="spellEnd"/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T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S-Editor: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Ma</w:t>
      </w:r>
      <w:r w:rsidR="001506C7">
        <w:rPr>
          <w:rFonts w:ascii="Book Antiqua" w:eastAsia="Book Antiqua" w:hAnsi="Book Antiqua" w:cs="Book Antiqua"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color w:val="000000"/>
          <w:sz w:val="24"/>
        </w:rPr>
        <w:t>YJ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L-Editor:</w:t>
      </w:r>
      <w:r w:rsidR="006C2846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 w:rsidR="008C14FB" w:rsidRPr="008C14FB">
        <w:rPr>
          <w:rFonts w:ascii="Book Antiqua" w:hAnsi="Book Antiqua" w:cs="Book Antiqua" w:hint="eastAsia"/>
          <w:color w:val="000000"/>
          <w:sz w:val="24"/>
          <w:lang w:eastAsia="zh-CN"/>
        </w:rPr>
        <w:t>A</w:t>
      </w:r>
      <w:r w:rsidR="008C14FB">
        <w:rPr>
          <w:rFonts w:ascii="Book Antiqua" w:hAnsi="Book Antiqua" w:cs="Book Antiqua" w:hint="eastAsia"/>
          <w:b/>
          <w:color w:val="000000"/>
          <w:sz w:val="24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P-Editor:</w:t>
      </w:r>
      <w:r w:rsidR="008C14FB">
        <w:rPr>
          <w:rFonts w:ascii="Book Antiqua" w:hAnsi="Book Antiqua" w:cs="Book Antiqua" w:hint="eastAsia"/>
          <w:b/>
          <w:color w:val="000000"/>
          <w:sz w:val="24"/>
          <w:lang w:eastAsia="zh-CN"/>
        </w:rPr>
        <w:t xml:space="preserve"> </w:t>
      </w:r>
      <w:r w:rsidR="008C14FB">
        <w:rPr>
          <w:rFonts w:ascii="Book Antiqua" w:eastAsia="Book Antiqua" w:hAnsi="Book Antiqua" w:cs="Book Antiqua"/>
          <w:color w:val="000000"/>
          <w:sz w:val="24"/>
        </w:rPr>
        <w:t>Ma YJ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</w:p>
    <w:p w14:paraId="27649646" w14:textId="6BE300A2" w:rsidR="007816F7" w:rsidRPr="007816F7" w:rsidRDefault="007816F7" w:rsidP="002A1533">
      <w:pPr>
        <w:spacing w:after="0"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  <w:sz w:val="24"/>
        </w:rPr>
        <w:lastRenderedPageBreak/>
        <w:t>Figure</w:t>
      </w:r>
      <w:r w:rsidR="001506C7">
        <w:rPr>
          <w:rFonts w:ascii="Book Antiqua" w:eastAsia="Book Antiqua" w:hAnsi="Book Antiqua" w:cs="Book Antiqua"/>
          <w:b/>
          <w:color w:val="000000"/>
          <w:sz w:val="24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z w:val="24"/>
        </w:rPr>
        <w:t>Legends</w:t>
      </w:r>
    </w:p>
    <w:p w14:paraId="6771BAAA" w14:textId="4D8ABD42" w:rsidR="007816F7" w:rsidRPr="009A440E" w:rsidRDefault="00B25C69" w:rsidP="002A1533">
      <w:pPr>
        <w:spacing w:after="0"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228AD955" wp14:editId="5C0F2EFE">
            <wp:extent cx="2161540" cy="4831080"/>
            <wp:effectExtent l="0" t="0" r="0" b="7620"/>
            <wp:docPr id="4" name="图片 4" descr="F:\期刊工作间\2020-English journals workshop\2021-制作PDF和XML\67240-11.26-PDF\67240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期刊工作间\2020-English journals workshop\2021-制作PDF和XML\67240-11.26-PDF\67240-g00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1540" cy="4831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12FDF4" w14:textId="7268E4EA" w:rsid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9A440E">
        <w:rPr>
          <w:rFonts w:ascii="Book Antiqua" w:hAnsi="Book Antiqua"/>
          <w:b/>
          <w:sz w:val="24"/>
          <w:szCs w:val="24"/>
        </w:rPr>
        <w:t>Figure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470411">
        <w:rPr>
          <w:rFonts w:ascii="Book Antiqua" w:hAnsi="Book Antiqua"/>
          <w:b/>
          <w:sz w:val="24"/>
          <w:szCs w:val="24"/>
        </w:rPr>
        <w:t>1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9A440E">
        <w:rPr>
          <w:rFonts w:ascii="Book Antiqua" w:hAnsi="Book Antiqua"/>
          <w:b/>
          <w:sz w:val="24"/>
          <w:szCs w:val="24"/>
        </w:rPr>
        <w:t>Glycosuria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mediate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from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470411">
        <w:rPr>
          <w:rFonts w:ascii="Book Antiqua" w:hAnsi="Book Antiqua"/>
          <w:b/>
          <w:sz w:val="24"/>
          <w:szCs w:val="24"/>
        </w:rPr>
        <w:t>sodium-glucose cotransporter 2</w:t>
      </w:r>
      <w:r w:rsidR="00C13102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i</w:t>
      </w:r>
      <w:r w:rsidRPr="009A440E">
        <w:rPr>
          <w:rFonts w:ascii="Book Antiqua" w:hAnsi="Book Antiqua"/>
          <w:b/>
          <w:sz w:val="24"/>
          <w:szCs w:val="24"/>
        </w:rPr>
        <w:t>nhibition.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dapt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from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OpenStax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ollege,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which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i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under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reative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ommon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ttribution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3.0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13102">
        <w:rPr>
          <w:rFonts w:ascii="Book Antiqua" w:hAnsi="Book Antiqua"/>
          <w:sz w:val="24"/>
          <w:szCs w:val="24"/>
        </w:rPr>
        <w:t>Unported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. SGLT2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s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odium-glucose cotransporter 2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208341AB" w14:textId="16E29E72" w:rsidR="002A1533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0EE52FCB" w14:textId="77777777" w:rsidR="002A1533" w:rsidRPr="00C13102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10A122B" w14:textId="533C1EF5" w:rsidR="007816F7" w:rsidRPr="009A440E" w:rsidRDefault="00B25C69" w:rsidP="002A153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noProof/>
          <w:sz w:val="24"/>
          <w:szCs w:val="24"/>
          <w:lang w:eastAsia="zh-CN"/>
        </w:rPr>
        <w:drawing>
          <wp:inline distT="0" distB="0" distL="0" distR="0" wp14:anchorId="28612676" wp14:editId="1DB8BD1F">
            <wp:extent cx="4503420" cy="2801620"/>
            <wp:effectExtent l="0" t="0" r="0" b="0"/>
            <wp:docPr id="5" name="图片 5" descr="F:\期刊工作间\2020-English journals workshop\2021-制作PDF和XML\67240-11.26-PDF\67240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期刊工作间\2020-English journals workshop\2021-制作PDF和XML\67240-11.26-PDF\67240-g00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420" cy="280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12434" w14:textId="6F8D730A" w:rsid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9A440E">
        <w:rPr>
          <w:rFonts w:ascii="Book Antiqua" w:hAnsi="Book Antiqua"/>
          <w:b/>
          <w:sz w:val="24"/>
          <w:szCs w:val="24"/>
        </w:rPr>
        <w:t>Figure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C13102">
        <w:rPr>
          <w:rFonts w:ascii="Book Antiqua" w:hAnsi="Book Antiqua"/>
          <w:b/>
          <w:sz w:val="24"/>
          <w:szCs w:val="24"/>
        </w:rPr>
        <w:t>2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9A440E">
        <w:rPr>
          <w:rFonts w:ascii="Book Antiqua" w:hAnsi="Book Antiqua"/>
          <w:b/>
          <w:sz w:val="24"/>
          <w:szCs w:val="24"/>
        </w:rPr>
        <w:t>Glycosuria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mediate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from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C13102">
        <w:rPr>
          <w:rFonts w:ascii="Book Antiqua" w:hAnsi="Book Antiqua"/>
          <w:b/>
          <w:sz w:val="24"/>
          <w:szCs w:val="24"/>
        </w:rPr>
        <w:t>sodium-glucose cotransporter 2</w:t>
      </w:r>
      <w:r w:rsidR="00C1310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i</w:t>
      </w:r>
      <w:r w:rsidRPr="009A440E">
        <w:rPr>
          <w:rFonts w:ascii="Book Antiqua" w:hAnsi="Book Antiqua"/>
          <w:b/>
          <w:sz w:val="24"/>
          <w:szCs w:val="24"/>
        </w:rPr>
        <w:t>nhibition.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dapt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from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13102">
        <w:rPr>
          <w:rFonts w:ascii="Book Antiqua" w:hAnsi="Book Antiqua"/>
          <w:sz w:val="24"/>
          <w:szCs w:val="24"/>
        </w:rPr>
        <w:t>Servier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Medical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rt,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which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i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under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reative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Common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Attribution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3.0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13102">
        <w:rPr>
          <w:rFonts w:ascii="Book Antiqua" w:hAnsi="Book Antiqua"/>
          <w:sz w:val="24"/>
          <w:szCs w:val="24"/>
        </w:rPr>
        <w:t>Unported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Pr="00C13102">
        <w:rPr>
          <w:rFonts w:ascii="Book Antiqua" w:hAnsi="Book Antiqua"/>
          <w:sz w:val="24"/>
          <w:szCs w:val="24"/>
        </w:rPr>
        <w:t>Licens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. PT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p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roximal tubul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>;</w:t>
      </w:r>
      <w:r w:rsidR="00C13102" w:rsidRPr="00C1310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SGLT2i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s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odium-glucose cotransporter 2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inhibitors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5C39333A" w14:textId="783A031B" w:rsidR="002A1533" w:rsidRDefault="002A1533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7C7C7DE5" w14:textId="3EC283C5" w:rsidR="007816F7" w:rsidRPr="00C13102" w:rsidRDefault="00B25C69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74704A7C" wp14:editId="54A450F4">
            <wp:extent cx="4318000" cy="2743200"/>
            <wp:effectExtent l="0" t="0" r="6350" b="0"/>
            <wp:docPr id="6" name="图片 6" descr="F:\期刊工作间\2020-English journals workshop\2021-制作PDF和XML\67240-11.26-PDF\67240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期刊工作间\2020-English journals workshop\2021-制作PDF和XML\67240-11.26-PDF\67240-g003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80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816F7">
        <w:rPr>
          <w:rFonts w:ascii="Book Antiqua" w:hAnsi="Book Antiqua"/>
          <w:b/>
          <w:sz w:val="24"/>
          <w:szCs w:val="24"/>
        </w:rPr>
        <w:t>Figure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7816F7">
        <w:rPr>
          <w:rFonts w:ascii="Book Antiqua" w:hAnsi="Book Antiqua"/>
          <w:b/>
          <w:sz w:val="24"/>
          <w:szCs w:val="24"/>
        </w:rPr>
        <w:t>3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7816F7" w:rsidRPr="009A440E">
        <w:rPr>
          <w:rFonts w:ascii="Book Antiqua" w:hAnsi="Book Antiqua"/>
          <w:b/>
          <w:sz w:val="24"/>
          <w:szCs w:val="24"/>
        </w:rPr>
        <w:t>Examples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of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deleterious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cardiovascular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pathways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associate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with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hyperphosphatemia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9A440E">
        <w:rPr>
          <w:rFonts w:ascii="Book Antiqua" w:hAnsi="Book Antiqua"/>
          <w:b/>
          <w:sz w:val="24"/>
          <w:szCs w:val="24"/>
        </w:rPr>
        <w:t>and</w:t>
      </w:r>
      <w:r w:rsidR="00C13102">
        <w:rPr>
          <w:rFonts w:ascii="Book Antiqua" w:hAnsi="Book Antiqua"/>
          <w:b/>
          <w:sz w:val="24"/>
          <w:szCs w:val="24"/>
        </w:rPr>
        <w:t xml:space="preserve"> </w:t>
      </w:r>
      <w:r w:rsidR="00C13102" w:rsidRPr="00C13102">
        <w:rPr>
          <w:rFonts w:ascii="Book Antiqua" w:hAnsi="Book Antiqua"/>
          <w:b/>
          <w:sz w:val="24"/>
          <w:szCs w:val="24"/>
        </w:rPr>
        <w:t>reactive oxygen species</w:t>
      </w:r>
      <w:r w:rsidR="007816F7" w:rsidRPr="009A440E">
        <w:rPr>
          <w:rFonts w:ascii="Book Antiqua" w:hAnsi="Book Antiqua"/>
          <w:b/>
          <w:sz w:val="24"/>
          <w:szCs w:val="24"/>
        </w:rPr>
        <w:t>.</w:t>
      </w:r>
      <w:r w:rsidR="001506C7">
        <w:rPr>
          <w:rFonts w:ascii="Book Antiqua" w:hAnsi="Book Antiqua"/>
          <w:b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dapt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from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816F7" w:rsidRPr="00C13102">
        <w:rPr>
          <w:rFonts w:ascii="Book Antiqua" w:hAnsi="Book Antiqua"/>
          <w:sz w:val="24"/>
          <w:szCs w:val="24"/>
        </w:rPr>
        <w:t>Servier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Medical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rt,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which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i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licensed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under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Creative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Commons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Attribution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3.0</w:t>
      </w:r>
      <w:r w:rsidR="001506C7" w:rsidRPr="00C1310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816F7" w:rsidRPr="00C13102">
        <w:rPr>
          <w:rFonts w:ascii="Book Antiqua" w:hAnsi="Book Antiqua"/>
          <w:sz w:val="24"/>
          <w:szCs w:val="24"/>
        </w:rPr>
        <w:t>Unported</w:t>
      </w:r>
      <w:proofErr w:type="spellEnd"/>
      <w:r w:rsidR="001506C7" w:rsidRPr="00C13102">
        <w:rPr>
          <w:rFonts w:ascii="Book Antiqua" w:hAnsi="Book Antiqua"/>
          <w:sz w:val="24"/>
          <w:szCs w:val="24"/>
        </w:rPr>
        <w:t xml:space="preserve"> </w:t>
      </w:r>
      <w:r w:rsidR="007816F7" w:rsidRPr="00C13102">
        <w:rPr>
          <w:rFonts w:ascii="Book Antiqua" w:hAnsi="Book Antiqua"/>
          <w:sz w:val="24"/>
          <w:szCs w:val="24"/>
        </w:rPr>
        <w:t>License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R</w:t>
      </w:r>
      <w:r w:rsidR="00C13102" w:rsidRPr="00C13102">
        <w:rPr>
          <w:rFonts w:ascii="Book Antiqua" w:hAnsi="Book Antiqua" w:hint="eastAsia"/>
          <w:caps/>
          <w:sz w:val="24"/>
          <w:szCs w:val="24"/>
          <w:lang w:eastAsia="zh-CN"/>
        </w:rPr>
        <w:t>os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C13102" w:rsidRPr="00C13102">
        <w:rPr>
          <w:rFonts w:ascii="Book Antiqua" w:hAnsi="Book Antiqua"/>
          <w:caps/>
          <w:sz w:val="24"/>
          <w:szCs w:val="24"/>
          <w:lang w:eastAsia="zh-CN"/>
        </w:rPr>
        <w:t>r</w:t>
      </w:r>
      <w:r w:rsidR="00C13102" w:rsidRPr="00C13102">
        <w:rPr>
          <w:rFonts w:ascii="Book Antiqua" w:hAnsi="Book Antiqua"/>
          <w:sz w:val="24"/>
          <w:szCs w:val="24"/>
          <w:lang w:eastAsia="zh-CN"/>
        </w:rPr>
        <w:t>eactive oxygen species</w:t>
      </w:r>
      <w:r w:rsidR="00C13102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="002A1533" w:rsidRPr="002A1533">
        <w:rPr>
          <w:rFonts w:ascii="Book Antiqua" w:hAnsi="Book Antiqua"/>
          <w:sz w:val="24"/>
          <w:szCs w:val="24"/>
          <w:lang w:eastAsia="zh-CN"/>
        </w:rPr>
        <w:t>NF-</w:t>
      </w:r>
      <w:proofErr w:type="spellStart"/>
      <w:r w:rsidR="002A1533" w:rsidRPr="002A1533">
        <w:rPr>
          <w:rFonts w:ascii="Book Antiqua" w:hAnsi="Book Antiqua"/>
          <w:sz w:val="24"/>
          <w:szCs w:val="24"/>
          <w:lang w:eastAsia="zh-CN"/>
        </w:rPr>
        <w:t>κB</w:t>
      </w:r>
      <w:proofErr w:type="spellEnd"/>
      <w:r w:rsidR="002A1533">
        <w:rPr>
          <w:rFonts w:ascii="Book Antiqua" w:hAnsi="Book Antiqua" w:hint="eastAsia"/>
          <w:sz w:val="24"/>
          <w:szCs w:val="24"/>
          <w:lang w:eastAsia="zh-CN"/>
        </w:rPr>
        <w:t xml:space="preserve">: </w:t>
      </w:r>
      <w:r w:rsidR="002A1533" w:rsidRPr="002A1533">
        <w:rPr>
          <w:rFonts w:ascii="Book Antiqua" w:hAnsi="Book Antiqua"/>
          <w:caps/>
          <w:sz w:val="24"/>
          <w:szCs w:val="24"/>
          <w:lang w:eastAsia="zh-CN"/>
        </w:rPr>
        <w:t>n</w:t>
      </w:r>
      <w:r w:rsidR="002A1533" w:rsidRPr="002A1533">
        <w:rPr>
          <w:rFonts w:ascii="Book Antiqua" w:hAnsi="Book Antiqua"/>
          <w:sz w:val="24"/>
          <w:szCs w:val="24"/>
          <w:lang w:eastAsia="zh-CN"/>
        </w:rPr>
        <w:t>uclear factor kappa-B</w:t>
      </w:r>
      <w:r w:rsidR="002A1533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1F1BDB8E" w14:textId="3EE81FE6" w:rsidR="007816F7" w:rsidRPr="007816F7" w:rsidRDefault="007816F7" w:rsidP="002A153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sectPr w:rsidR="007816F7" w:rsidRPr="007816F7">
      <w:head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095F10" w14:textId="77777777" w:rsidR="001934B2" w:rsidRDefault="001934B2" w:rsidP="00157082">
      <w:pPr>
        <w:spacing w:after="0" w:line="240" w:lineRule="auto"/>
      </w:pPr>
      <w:r>
        <w:separator/>
      </w:r>
    </w:p>
  </w:endnote>
  <w:endnote w:type="continuationSeparator" w:id="0">
    <w:p w14:paraId="35892BE4" w14:textId="77777777" w:rsidR="001934B2" w:rsidRDefault="001934B2" w:rsidP="001570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KqytjcAdvTT3713a23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51624287"/>
      <w:docPartObj>
        <w:docPartGallery w:val="Page Numbers (Bottom of Page)"/>
        <w:docPartUnique/>
      </w:docPartObj>
    </w:sdtPr>
    <w:sdtEndPr/>
    <w:sdtContent>
      <w:sdt>
        <w:sdtPr>
          <w:id w:val="98381352"/>
          <w:docPartObj>
            <w:docPartGallery w:val="Page Numbers (Top of Page)"/>
            <w:docPartUnique/>
          </w:docPartObj>
        </w:sdtPr>
        <w:sdtEndPr/>
        <w:sdtContent>
          <w:p w14:paraId="7265807D" w14:textId="6C99080A" w:rsidR="008C14FB" w:rsidRDefault="008C14FB" w:rsidP="002A1533">
            <w:pPr>
              <w:pStyle w:val="a3"/>
              <w:jc w:val="right"/>
            </w:pPr>
            <w:r w:rsidRPr="002A1533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FC0BAE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2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2A1533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FC0BAE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6</w:t>
            </w:r>
            <w:r w:rsidRPr="002A1533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323AD6A6" w14:textId="77777777" w:rsidR="008C14FB" w:rsidRDefault="008C14FB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7ABEAF" w14:textId="77777777" w:rsidR="001934B2" w:rsidRDefault="001934B2" w:rsidP="00157082">
      <w:pPr>
        <w:spacing w:after="0" w:line="240" w:lineRule="auto"/>
      </w:pPr>
      <w:r>
        <w:separator/>
      </w:r>
    </w:p>
  </w:footnote>
  <w:footnote w:type="continuationSeparator" w:id="0">
    <w:p w14:paraId="7DAB67CF" w14:textId="77777777" w:rsidR="001934B2" w:rsidRDefault="001934B2" w:rsidP="0015708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5D41F0" w14:textId="4E7E1E82" w:rsidR="008C14FB" w:rsidRDefault="008C14FB">
    <w:pPr>
      <w:pStyle w:val="a6"/>
    </w:pPr>
    <w:r>
      <w:ptab w:relativeTo="margin" w:alignment="center" w:leader="none"/>
    </w:r>
    <w:r>
      <w:ptab w:relativeTo="margin" w:alignment="right" w:leader="none"/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sawws0259zae9r5dvpx5srv9ddrtxpatr&quot;&gt;SGLT2 Phosphate Revis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3&lt;/item&gt;&lt;item&gt;104&lt;/item&gt;&lt;item&gt;105&lt;/item&gt;&lt;item&gt;106&lt;/item&gt;&lt;item&gt;108&lt;/item&gt;&lt;item&gt;109&lt;/item&gt;&lt;item&gt;110&lt;/item&gt;&lt;item&gt;111&lt;/item&gt;&lt;item&gt;112&lt;/item&gt;&lt;item&gt;113&lt;/item&gt;&lt;item&gt;114&lt;/item&gt;&lt;item&gt;115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/record-ids&gt;&lt;/item&gt;&lt;/Libraries&gt;"/>
  </w:docVars>
  <w:rsids>
    <w:rsidRoot w:val="003360F6"/>
    <w:rsid w:val="000049B6"/>
    <w:rsid w:val="000130CA"/>
    <w:rsid w:val="00013944"/>
    <w:rsid w:val="000172C3"/>
    <w:rsid w:val="00024A0F"/>
    <w:rsid w:val="00026210"/>
    <w:rsid w:val="000318E9"/>
    <w:rsid w:val="00040B62"/>
    <w:rsid w:val="0004183F"/>
    <w:rsid w:val="00041C47"/>
    <w:rsid w:val="00047210"/>
    <w:rsid w:val="00047C3D"/>
    <w:rsid w:val="00050B56"/>
    <w:rsid w:val="00051FBD"/>
    <w:rsid w:val="00052B8C"/>
    <w:rsid w:val="00054EA3"/>
    <w:rsid w:val="0005757F"/>
    <w:rsid w:val="000577CE"/>
    <w:rsid w:val="000671C2"/>
    <w:rsid w:val="00070704"/>
    <w:rsid w:val="00073D75"/>
    <w:rsid w:val="000748CB"/>
    <w:rsid w:val="0008172F"/>
    <w:rsid w:val="000859F9"/>
    <w:rsid w:val="000873AB"/>
    <w:rsid w:val="000924F3"/>
    <w:rsid w:val="000947C2"/>
    <w:rsid w:val="000959F6"/>
    <w:rsid w:val="000960FA"/>
    <w:rsid w:val="00097CAE"/>
    <w:rsid w:val="00097E64"/>
    <w:rsid w:val="000A0F3E"/>
    <w:rsid w:val="000A3A23"/>
    <w:rsid w:val="000A3A4E"/>
    <w:rsid w:val="000A3BCC"/>
    <w:rsid w:val="000A7436"/>
    <w:rsid w:val="000B07FA"/>
    <w:rsid w:val="000B4F38"/>
    <w:rsid w:val="000B6017"/>
    <w:rsid w:val="000C01CA"/>
    <w:rsid w:val="000C1C3C"/>
    <w:rsid w:val="000C46FF"/>
    <w:rsid w:val="000C52A1"/>
    <w:rsid w:val="000C6DCA"/>
    <w:rsid w:val="000C7ACE"/>
    <w:rsid w:val="000D253B"/>
    <w:rsid w:val="000D3CEE"/>
    <w:rsid w:val="000D4F66"/>
    <w:rsid w:val="000D64C3"/>
    <w:rsid w:val="000D6F0A"/>
    <w:rsid w:val="000E1BC0"/>
    <w:rsid w:val="000E356A"/>
    <w:rsid w:val="000E3A0B"/>
    <w:rsid w:val="000E41E8"/>
    <w:rsid w:val="000F2920"/>
    <w:rsid w:val="001004CA"/>
    <w:rsid w:val="001023AB"/>
    <w:rsid w:val="00102717"/>
    <w:rsid w:val="0011004E"/>
    <w:rsid w:val="001134D3"/>
    <w:rsid w:val="00113AE5"/>
    <w:rsid w:val="00114C02"/>
    <w:rsid w:val="001153F1"/>
    <w:rsid w:val="001260C0"/>
    <w:rsid w:val="001307DE"/>
    <w:rsid w:val="00131F00"/>
    <w:rsid w:val="00146D41"/>
    <w:rsid w:val="00146E8B"/>
    <w:rsid w:val="00147180"/>
    <w:rsid w:val="001506C7"/>
    <w:rsid w:val="0015364F"/>
    <w:rsid w:val="0015421B"/>
    <w:rsid w:val="00157082"/>
    <w:rsid w:val="001573C5"/>
    <w:rsid w:val="001604D3"/>
    <w:rsid w:val="00163A75"/>
    <w:rsid w:val="00164DF1"/>
    <w:rsid w:val="0017193F"/>
    <w:rsid w:val="0017239A"/>
    <w:rsid w:val="0017497A"/>
    <w:rsid w:val="001800F6"/>
    <w:rsid w:val="00184630"/>
    <w:rsid w:val="0018469F"/>
    <w:rsid w:val="0018648F"/>
    <w:rsid w:val="00187CE6"/>
    <w:rsid w:val="0019083A"/>
    <w:rsid w:val="001934B2"/>
    <w:rsid w:val="0019491E"/>
    <w:rsid w:val="001961DD"/>
    <w:rsid w:val="001A0248"/>
    <w:rsid w:val="001A025C"/>
    <w:rsid w:val="001A06F4"/>
    <w:rsid w:val="001A5008"/>
    <w:rsid w:val="001A5F87"/>
    <w:rsid w:val="001B14F3"/>
    <w:rsid w:val="001B2446"/>
    <w:rsid w:val="001B37E9"/>
    <w:rsid w:val="001C1C14"/>
    <w:rsid w:val="001C3947"/>
    <w:rsid w:val="001C5779"/>
    <w:rsid w:val="001C74E9"/>
    <w:rsid w:val="001D0E37"/>
    <w:rsid w:val="001D529F"/>
    <w:rsid w:val="001D5F07"/>
    <w:rsid w:val="001E0D50"/>
    <w:rsid w:val="001E6FBF"/>
    <w:rsid w:val="001F24EE"/>
    <w:rsid w:val="001F2628"/>
    <w:rsid w:val="001F352A"/>
    <w:rsid w:val="001F42EC"/>
    <w:rsid w:val="001F5EA7"/>
    <w:rsid w:val="001F717B"/>
    <w:rsid w:val="001F7368"/>
    <w:rsid w:val="00201B7D"/>
    <w:rsid w:val="00203A30"/>
    <w:rsid w:val="00204796"/>
    <w:rsid w:val="00210AEF"/>
    <w:rsid w:val="0021217D"/>
    <w:rsid w:val="00213C52"/>
    <w:rsid w:val="00225924"/>
    <w:rsid w:val="00231526"/>
    <w:rsid w:val="00232BB3"/>
    <w:rsid w:val="002330B0"/>
    <w:rsid w:val="0023368B"/>
    <w:rsid w:val="0023369E"/>
    <w:rsid w:val="0023549D"/>
    <w:rsid w:val="002361E1"/>
    <w:rsid w:val="00236E45"/>
    <w:rsid w:val="002375AA"/>
    <w:rsid w:val="00244B81"/>
    <w:rsid w:val="0025097B"/>
    <w:rsid w:val="0025480E"/>
    <w:rsid w:val="002550E6"/>
    <w:rsid w:val="002622D5"/>
    <w:rsid w:val="00262307"/>
    <w:rsid w:val="00264952"/>
    <w:rsid w:val="00275482"/>
    <w:rsid w:val="002807DA"/>
    <w:rsid w:val="00282CD6"/>
    <w:rsid w:val="00282ED6"/>
    <w:rsid w:val="002846E6"/>
    <w:rsid w:val="00286970"/>
    <w:rsid w:val="0028782D"/>
    <w:rsid w:val="00287BE8"/>
    <w:rsid w:val="00287DDC"/>
    <w:rsid w:val="0029127D"/>
    <w:rsid w:val="00292343"/>
    <w:rsid w:val="00293DD4"/>
    <w:rsid w:val="0029531A"/>
    <w:rsid w:val="002971C3"/>
    <w:rsid w:val="002A021B"/>
    <w:rsid w:val="002A0867"/>
    <w:rsid w:val="002A0F13"/>
    <w:rsid w:val="002A1533"/>
    <w:rsid w:val="002A4A00"/>
    <w:rsid w:val="002A5CDA"/>
    <w:rsid w:val="002A6693"/>
    <w:rsid w:val="002A6B0A"/>
    <w:rsid w:val="002B074B"/>
    <w:rsid w:val="002B36AB"/>
    <w:rsid w:val="002C0180"/>
    <w:rsid w:val="002C0570"/>
    <w:rsid w:val="002C10D8"/>
    <w:rsid w:val="002C713D"/>
    <w:rsid w:val="002C737E"/>
    <w:rsid w:val="002D0B92"/>
    <w:rsid w:val="002D19B7"/>
    <w:rsid w:val="002D3ADE"/>
    <w:rsid w:val="002E317C"/>
    <w:rsid w:val="002E331F"/>
    <w:rsid w:val="002E5435"/>
    <w:rsid w:val="002F06BF"/>
    <w:rsid w:val="002F1BEE"/>
    <w:rsid w:val="002F43E2"/>
    <w:rsid w:val="002F73C3"/>
    <w:rsid w:val="00300012"/>
    <w:rsid w:val="00300BC9"/>
    <w:rsid w:val="00301AF9"/>
    <w:rsid w:val="00305C79"/>
    <w:rsid w:val="00311DDE"/>
    <w:rsid w:val="00312444"/>
    <w:rsid w:val="00316B19"/>
    <w:rsid w:val="0032255F"/>
    <w:rsid w:val="00323B6D"/>
    <w:rsid w:val="00326497"/>
    <w:rsid w:val="00327295"/>
    <w:rsid w:val="003321C7"/>
    <w:rsid w:val="003360F6"/>
    <w:rsid w:val="00340739"/>
    <w:rsid w:val="00343124"/>
    <w:rsid w:val="00343BD9"/>
    <w:rsid w:val="00344358"/>
    <w:rsid w:val="0034766F"/>
    <w:rsid w:val="003511BE"/>
    <w:rsid w:val="00352847"/>
    <w:rsid w:val="003572C9"/>
    <w:rsid w:val="00360771"/>
    <w:rsid w:val="00361075"/>
    <w:rsid w:val="003632FC"/>
    <w:rsid w:val="003653FF"/>
    <w:rsid w:val="00372C90"/>
    <w:rsid w:val="0037719A"/>
    <w:rsid w:val="00380C70"/>
    <w:rsid w:val="00382AD8"/>
    <w:rsid w:val="00383B65"/>
    <w:rsid w:val="0038404C"/>
    <w:rsid w:val="00384BB9"/>
    <w:rsid w:val="0039056B"/>
    <w:rsid w:val="003932D4"/>
    <w:rsid w:val="00394043"/>
    <w:rsid w:val="00396624"/>
    <w:rsid w:val="003A66C0"/>
    <w:rsid w:val="003A67CC"/>
    <w:rsid w:val="003A7FC1"/>
    <w:rsid w:val="003B03E4"/>
    <w:rsid w:val="003B1BA0"/>
    <w:rsid w:val="003D1B25"/>
    <w:rsid w:val="003D43EE"/>
    <w:rsid w:val="003D5E3A"/>
    <w:rsid w:val="003D6B40"/>
    <w:rsid w:val="003E0A6E"/>
    <w:rsid w:val="003E1F81"/>
    <w:rsid w:val="003E2FD5"/>
    <w:rsid w:val="003E76A6"/>
    <w:rsid w:val="003E772C"/>
    <w:rsid w:val="003F0F69"/>
    <w:rsid w:val="003F3DED"/>
    <w:rsid w:val="003F4879"/>
    <w:rsid w:val="004001B9"/>
    <w:rsid w:val="0040037A"/>
    <w:rsid w:val="0040417C"/>
    <w:rsid w:val="00404FCC"/>
    <w:rsid w:val="00411885"/>
    <w:rsid w:val="00412399"/>
    <w:rsid w:val="00412E1E"/>
    <w:rsid w:val="0041581E"/>
    <w:rsid w:val="00415B42"/>
    <w:rsid w:val="00415E6D"/>
    <w:rsid w:val="00427762"/>
    <w:rsid w:val="00427903"/>
    <w:rsid w:val="0043018F"/>
    <w:rsid w:val="004361F5"/>
    <w:rsid w:val="0044156F"/>
    <w:rsid w:val="00441C07"/>
    <w:rsid w:val="00443BDB"/>
    <w:rsid w:val="00446C8E"/>
    <w:rsid w:val="004508C5"/>
    <w:rsid w:val="004515D9"/>
    <w:rsid w:val="00456800"/>
    <w:rsid w:val="00456D2D"/>
    <w:rsid w:val="00466A89"/>
    <w:rsid w:val="00470411"/>
    <w:rsid w:val="00470ED9"/>
    <w:rsid w:val="00472303"/>
    <w:rsid w:val="00473E0B"/>
    <w:rsid w:val="00475660"/>
    <w:rsid w:val="00480BE7"/>
    <w:rsid w:val="00482D0E"/>
    <w:rsid w:val="004870C0"/>
    <w:rsid w:val="00487243"/>
    <w:rsid w:val="0048764D"/>
    <w:rsid w:val="004913F3"/>
    <w:rsid w:val="0049344F"/>
    <w:rsid w:val="0049528F"/>
    <w:rsid w:val="00496ECC"/>
    <w:rsid w:val="00496F13"/>
    <w:rsid w:val="004A2C06"/>
    <w:rsid w:val="004A5534"/>
    <w:rsid w:val="004A5D76"/>
    <w:rsid w:val="004A672B"/>
    <w:rsid w:val="004B47C0"/>
    <w:rsid w:val="004C1B5C"/>
    <w:rsid w:val="004C2387"/>
    <w:rsid w:val="004C5304"/>
    <w:rsid w:val="004C5D07"/>
    <w:rsid w:val="004C755B"/>
    <w:rsid w:val="004D08EB"/>
    <w:rsid w:val="004D099F"/>
    <w:rsid w:val="004D31BF"/>
    <w:rsid w:val="004D446F"/>
    <w:rsid w:val="004D4CCF"/>
    <w:rsid w:val="004E00B2"/>
    <w:rsid w:val="004E1603"/>
    <w:rsid w:val="004E4BFC"/>
    <w:rsid w:val="004E6667"/>
    <w:rsid w:val="004F49E4"/>
    <w:rsid w:val="004F56AC"/>
    <w:rsid w:val="004F5F59"/>
    <w:rsid w:val="005014DF"/>
    <w:rsid w:val="00503057"/>
    <w:rsid w:val="00503E2C"/>
    <w:rsid w:val="0050687E"/>
    <w:rsid w:val="00513501"/>
    <w:rsid w:val="00514287"/>
    <w:rsid w:val="005147E1"/>
    <w:rsid w:val="00515021"/>
    <w:rsid w:val="00515A3D"/>
    <w:rsid w:val="0051689D"/>
    <w:rsid w:val="00523B60"/>
    <w:rsid w:val="00525B5F"/>
    <w:rsid w:val="0053283E"/>
    <w:rsid w:val="0054101A"/>
    <w:rsid w:val="00542AB5"/>
    <w:rsid w:val="0054326E"/>
    <w:rsid w:val="00544C44"/>
    <w:rsid w:val="0054580C"/>
    <w:rsid w:val="00546DD1"/>
    <w:rsid w:val="005538F7"/>
    <w:rsid w:val="005552A8"/>
    <w:rsid w:val="00557373"/>
    <w:rsid w:val="00563FEE"/>
    <w:rsid w:val="005712BA"/>
    <w:rsid w:val="00572FAC"/>
    <w:rsid w:val="00573867"/>
    <w:rsid w:val="00573F92"/>
    <w:rsid w:val="00580592"/>
    <w:rsid w:val="0058116A"/>
    <w:rsid w:val="00581B27"/>
    <w:rsid w:val="00583262"/>
    <w:rsid w:val="00584124"/>
    <w:rsid w:val="00584DEF"/>
    <w:rsid w:val="00585E4D"/>
    <w:rsid w:val="00586032"/>
    <w:rsid w:val="0058754D"/>
    <w:rsid w:val="005903D5"/>
    <w:rsid w:val="00593184"/>
    <w:rsid w:val="00594150"/>
    <w:rsid w:val="00594D01"/>
    <w:rsid w:val="0059506F"/>
    <w:rsid w:val="00595235"/>
    <w:rsid w:val="00595BA4"/>
    <w:rsid w:val="005A3106"/>
    <w:rsid w:val="005A3365"/>
    <w:rsid w:val="005A53F7"/>
    <w:rsid w:val="005A6CC7"/>
    <w:rsid w:val="005A7098"/>
    <w:rsid w:val="005B2435"/>
    <w:rsid w:val="005B40C0"/>
    <w:rsid w:val="005B4993"/>
    <w:rsid w:val="005C10FE"/>
    <w:rsid w:val="005C399E"/>
    <w:rsid w:val="005C3A03"/>
    <w:rsid w:val="005C3E7B"/>
    <w:rsid w:val="005C7902"/>
    <w:rsid w:val="005D1F3E"/>
    <w:rsid w:val="005D2FEE"/>
    <w:rsid w:val="005D4EF9"/>
    <w:rsid w:val="005D507C"/>
    <w:rsid w:val="005D54B3"/>
    <w:rsid w:val="005D66C0"/>
    <w:rsid w:val="005E05D0"/>
    <w:rsid w:val="005F4872"/>
    <w:rsid w:val="005F4B29"/>
    <w:rsid w:val="00602BD4"/>
    <w:rsid w:val="0060398E"/>
    <w:rsid w:val="00604204"/>
    <w:rsid w:val="006072F5"/>
    <w:rsid w:val="00612562"/>
    <w:rsid w:val="00613121"/>
    <w:rsid w:val="00615A15"/>
    <w:rsid w:val="00621632"/>
    <w:rsid w:val="006227B0"/>
    <w:rsid w:val="0062460D"/>
    <w:rsid w:val="00630A96"/>
    <w:rsid w:val="00633038"/>
    <w:rsid w:val="0064299F"/>
    <w:rsid w:val="006469FD"/>
    <w:rsid w:val="00650C2E"/>
    <w:rsid w:val="00656B03"/>
    <w:rsid w:val="00656EFE"/>
    <w:rsid w:val="00660237"/>
    <w:rsid w:val="00662F3D"/>
    <w:rsid w:val="0066363D"/>
    <w:rsid w:val="0066548F"/>
    <w:rsid w:val="006656A6"/>
    <w:rsid w:val="0066747B"/>
    <w:rsid w:val="006713F3"/>
    <w:rsid w:val="006721C8"/>
    <w:rsid w:val="00672A73"/>
    <w:rsid w:val="00673C93"/>
    <w:rsid w:val="00674F8B"/>
    <w:rsid w:val="00680571"/>
    <w:rsid w:val="00681F82"/>
    <w:rsid w:val="006827EE"/>
    <w:rsid w:val="00682E56"/>
    <w:rsid w:val="0068327E"/>
    <w:rsid w:val="00683A00"/>
    <w:rsid w:val="006936B6"/>
    <w:rsid w:val="00693CC8"/>
    <w:rsid w:val="0069429E"/>
    <w:rsid w:val="00694341"/>
    <w:rsid w:val="00694EFC"/>
    <w:rsid w:val="006A1337"/>
    <w:rsid w:val="006A1589"/>
    <w:rsid w:val="006A2631"/>
    <w:rsid w:val="006A6866"/>
    <w:rsid w:val="006A6A79"/>
    <w:rsid w:val="006B223A"/>
    <w:rsid w:val="006B307E"/>
    <w:rsid w:val="006B3F50"/>
    <w:rsid w:val="006B4BFF"/>
    <w:rsid w:val="006B5687"/>
    <w:rsid w:val="006B6AE1"/>
    <w:rsid w:val="006C0F47"/>
    <w:rsid w:val="006C2846"/>
    <w:rsid w:val="006D1084"/>
    <w:rsid w:val="006D3064"/>
    <w:rsid w:val="006D4AD1"/>
    <w:rsid w:val="006D6834"/>
    <w:rsid w:val="006E2A0D"/>
    <w:rsid w:val="006E2FBB"/>
    <w:rsid w:val="006E5278"/>
    <w:rsid w:val="006E5605"/>
    <w:rsid w:val="006E6808"/>
    <w:rsid w:val="006F35D9"/>
    <w:rsid w:val="006F368D"/>
    <w:rsid w:val="006F38CA"/>
    <w:rsid w:val="006F66B5"/>
    <w:rsid w:val="007025BA"/>
    <w:rsid w:val="00702C8C"/>
    <w:rsid w:val="00707194"/>
    <w:rsid w:val="007166D3"/>
    <w:rsid w:val="007229CB"/>
    <w:rsid w:val="007248E8"/>
    <w:rsid w:val="007330F4"/>
    <w:rsid w:val="0073419F"/>
    <w:rsid w:val="0074644D"/>
    <w:rsid w:val="00752988"/>
    <w:rsid w:val="007560B5"/>
    <w:rsid w:val="00760C65"/>
    <w:rsid w:val="007617CA"/>
    <w:rsid w:val="0076344B"/>
    <w:rsid w:val="007637D3"/>
    <w:rsid w:val="007656F6"/>
    <w:rsid w:val="00770F02"/>
    <w:rsid w:val="00773F72"/>
    <w:rsid w:val="0077732D"/>
    <w:rsid w:val="00780B64"/>
    <w:rsid w:val="007816F7"/>
    <w:rsid w:val="00785C70"/>
    <w:rsid w:val="00790BBD"/>
    <w:rsid w:val="007935BE"/>
    <w:rsid w:val="00793B0F"/>
    <w:rsid w:val="0079636B"/>
    <w:rsid w:val="007A0E13"/>
    <w:rsid w:val="007A533E"/>
    <w:rsid w:val="007A7550"/>
    <w:rsid w:val="007A7792"/>
    <w:rsid w:val="007B0F19"/>
    <w:rsid w:val="007B215F"/>
    <w:rsid w:val="007B33C7"/>
    <w:rsid w:val="007B43F9"/>
    <w:rsid w:val="007B66A4"/>
    <w:rsid w:val="007B6A79"/>
    <w:rsid w:val="007C0936"/>
    <w:rsid w:val="007C17AF"/>
    <w:rsid w:val="007C22A8"/>
    <w:rsid w:val="007C3480"/>
    <w:rsid w:val="007C3A9B"/>
    <w:rsid w:val="007D131A"/>
    <w:rsid w:val="007D31E9"/>
    <w:rsid w:val="007D338B"/>
    <w:rsid w:val="007D6877"/>
    <w:rsid w:val="007E0009"/>
    <w:rsid w:val="007E243B"/>
    <w:rsid w:val="007E2F41"/>
    <w:rsid w:val="007E436D"/>
    <w:rsid w:val="007E4C60"/>
    <w:rsid w:val="007F557E"/>
    <w:rsid w:val="00800507"/>
    <w:rsid w:val="008008BD"/>
    <w:rsid w:val="0080461D"/>
    <w:rsid w:val="00805CDA"/>
    <w:rsid w:val="0080693B"/>
    <w:rsid w:val="00812D92"/>
    <w:rsid w:val="008134DD"/>
    <w:rsid w:val="00815A4D"/>
    <w:rsid w:val="008163D2"/>
    <w:rsid w:val="00816F91"/>
    <w:rsid w:val="0082018F"/>
    <w:rsid w:val="008210EB"/>
    <w:rsid w:val="008253D1"/>
    <w:rsid w:val="008253FC"/>
    <w:rsid w:val="00827D51"/>
    <w:rsid w:val="00831A70"/>
    <w:rsid w:val="00833BF7"/>
    <w:rsid w:val="008347E8"/>
    <w:rsid w:val="00835573"/>
    <w:rsid w:val="0084014D"/>
    <w:rsid w:val="0084043C"/>
    <w:rsid w:val="00841FAA"/>
    <w:rsid w:val="00843628"/>
    <w:rsid w:val="0084482A"/>
    <w:rsid w:val="00845E8E"/>
    <w:rsid w:val="008461DD"/>
    <w:rsid w:val="008477B0"/>
    <w:rsid w:val="008478CB"/>
    <w:rsid w:val="00847930"/>
    <w:rsid w:val="0085247A"/>
    <w:rsid w:val="008538DF"/>
    <w:rsid w:val="00854BAB"/>
    <w:rsid w:val="00855036"/>
    <w:rsid w:val="00856E86"/>
    <w:rsid w:val="00857902"/>
    <w:rsid w:val="00860979"/>
    <w:rsid w:val="00861BC1"/>
    <w:rsid w:val="008635D0"/>
    <w:rsid w:val="00865757"/>
    <w:rsid w:val="008662F6"/>
    <w:rsid w:val="008702FA"/>
    <w:rsid w:val="00871537"/>
    <w:rsid w:val="00873728"/>
    <w:rsid w:val="0087482A"/>
    <w:rsid w:val="008750F9"/>
    <w:rsid w:val="008755FB"/>
    <w:rsid w:val="00880996"/>
    <w:rsid w:val="0088429C"/>
    <w:rsid w:val="0088795A"/>
    <w:rsid w:val="00891384"/>
    <w:rsid w:val="00893DF8"/>
    <w:rsid w:val="00895360"/>
    <w:rsid w:val="008A14D8"/>
    <w:rsid w:val="008A2955"/>
    <w:rsid w:val="008A3950"/>
    <w:rsid w:val="008A5431"/>
    <w:rsid w:val="008A74D8"/>
    <w:rsid w:val="008B0502"/>
    <w:rsid w:val="008B28BD"/>
    <w:rsid w:val="008C039F"/>
    <w:rsid w:val="008C0B24"/>
    <w:rsid w:val="008C14FB"/>
    <w:rsid w:val="008C1685"/>
    <w:rsid w:val="008C20AE"/>
    <w:rsid w:val="008C29AC"/>
    <w:rsid w:val="008C338A"/>
    <w:rsid w:val="008C420F"/>
    <w:rsid w:val="008C4B8E"/>
    <w:rsid w:val="008C57C5"/>
    <w:rsid w:val="008C7D26"/>
    <w:rsid w:val="008D385E"/>
    <w:rsid w:val="008D5050"/>
    <w:rsid w:val="008D7485"/>
    <w:rsid w:val="008E209B"/>
    <w:rsid w:val="008E521C"/>
    <w:rsid w:val="008E7BDE"/>
    <w:rsid w:val="008F0E3D"/>
    <w:rsid w:val="008F28A5"/>
    <w:rsid w:val="008F3E40"/>
    <w:rsid w:val="008F4B64"/>
    <w:rsid w:val="008F4E7D"/>
    <w:rsid w:val="00903DBF"/>
    <w:rsid w:val="00905608"/>
    <w:rsid w:val="009064BC"/>
    <w:rsid w:val="00907B18"/>
    <w:rsid w:val="00915AB4"/>
    <w:rsid w:val="00917BF3"/>
    <w:rsid w:val="0092370B"/>
    <w:rsid w:val="009238E4"/>
    <w:rsid w:val="00931A9F"/>
    <w:rsid w:val="00931CD5"/>
    <w:rsid w:val="00931F8C"/>
    <w:rsid w:val="00940814"/>
    <w:rsid w:val="00940987"/>
    <w:rsid w:val="00941684"/>
    <w:rsid w:val="00941C35"/>
    <w:rsid w:val="00941FE7"/>
    <w:rsid w:val="00947601"/>
    <w:rsid w:val="0095102E"/>
    <w:rsid w:val="00955485"/>
    <w:rsid w:val="009572FF"/>
    <w:rsid w:val="009607D3"/>
    <w:rsid w:val="0096192C"/>
    <w:rsid w:val="00970AEF"/>
    <w:rsid w:val="009729D0"/>
    <w:rsid w:val="0097670A"/>
    <w:rsid w:val="00976CC7"/>
    <w:rsid w:val="009800E1"/>
    <w:rsid w:val="0099455A"/>
    <w:rsid w:val="009953BA"/>
    <w:rsid w:val="009A2F9C"/>
    <w:rsid w:val="009A440E"/>
    <w:rsid w:val="009B0447"/>
    <w:rsid w:val="009B2347"/>
    <w:rsid w:val="009B2B1C"/>
    <w:rsid w:val="009B441C"/>
    <w:rsid w:val="009C029E"/>
    <w:rsid w:val="009C49BB"/>
    <w:rsid w:val="009D1108"/>
    <w:rsid w:val="009D1FD8"/>
    <w:rsid w:val="009D34C4"/>
    <w:rsid w:val="009D52E6"/>
    <w:rsid w:val="009E1205"/>
    <w:rsid w:val="009E4BAB"/>
    <w:rsid w:val="009E739B"/>
    <w:rsid w:val="009F1594"/>
    <w:rsid w:val="009F1CFD"/>
    <w:rsid w:val="009F2253"/>
    <w:rsid w:val="009F57BD"/>
    <w:rsid w:val="009F62DB"/>
    <w:rsid w:val="00A02AAE"/>
    <w:rsid w:val="00A11C8F"/>
    <w:rsid w:val="00A20323"/>
    <w:rsid w:val="00A20FC7"/>
    <w:rsid w:val="00A23D4B"/>
    <w:rsid w:val="00A258BA"/>
    <w:rsid w:val="00A2727A"/>
    <w:rsid w:val="00A30F8F"/>
    <w:rsid w:val="00A33098"/>
    <w:rsid w:val="00A37899"/>
    <w:rsid w:val="00A43E8A"/>
    <w:rsid w:val="00A454F5"/>
    <w:rsid w:val="00A4780E"/>
    <w:rsid w:val="00A50AA1"/>
    <w:rsid w:val="00A53C5F"/>
    <w:rsid w:val="00A56EB0"/>
    <w:rsid w:val="00A60E98"/>
    <w:rsid w:val="00A60F8C"/>
    <w:rsid w:val="00A61AA2"/>
    <w:rsid w:val="00A6316E"/>
    <w:rsid w:val="00A639A6"/>
    <w:rsid w:val="00A64B9D"/>
    <w:rsid w:val="00A6505D"/>
    <w:rsid w:val="00A65EDA"/>
    <w:rsid w:val="00A66F1E"/>
    <w:rsid w:val="00A70944"/>
    <w:rsid w:val="00A714B5"/>
    <w:rsid w:val="00A7559F"/>
    <w:rsid w:val="00A77349"/>
    <w:rsid w:val="00A818AA"/>
    <w:rsid w:val="00A81B95"/>
    <w:rsid w:val="00A85873"/>
    <w:rsid w:val="00A86647"/>
    <w:rsid w:val="00A87F98"/>
    <w:rsid w:val="00A95B83"/>
    <w:rsid w:val="00A97D89"/>
    <w:rsid w:val="00AA085A"/>
    <w:rsid w:val="00AA19B5"/>
    <w:rsid w:val="00AA48DA"/>
    <w:rsid w:val="00AA58EA"/>
    <w:rsid w:val="00AA7D8C"/>
    <w:rsid w:val="00AB2D77"/>
    <w:rsid w:val="00AB308D"/>
    <w:rsid w:val="00AB6197"/>
    <w:rsid w:val="00AB779F"/>
    <w:rsid w:val="00AC0F38"/>
    <w:rsid w:val="00AC2A75"/>
    <w:rsid w:val="00AC3F22"/>
    <w:rsid w:val="00AD0BFB"/>
    <w:rsid w:val="00AD19EB"/>
    <w:rsid w:val="00AD20FB"/>
    <w:rsid w:val="00AD2A89"/>
    <w:rsid w:val="00AD3307"/>
    <w:rsid w:val="00AD3A02"/>
    <w:rsid w:val="00AD417A"/>
    <w:rsid w:val="00AD6FC3"/>
    <w:rsid w:val="00AD7BCD"/>
    <w:rsid w:val="00AE1E0F"/>
    <w:rsid w:val="00AE49D0"/>
    <w:rsid w:val="00AE7484"/>
    <w:rsid w:val="00AF458B"/>
    <w:rsid w:val="00B04D2E"/>
    <w:rsid w:val="00B0547B"/>
    <w:rsid w:val="00B06E0B"/>
    <w:rsid w:val="00B07F70"/>
    <w:rsid w:val="00B11AA3"/>
    <w:rsid w:val="00B12187"/>
    <w:rsid w:val="00B12AA9"/>
    <w:rsid w:val="00B1398C"/>
    <w:rsid w:val="00B149D8"/>
    <w:rsid w:val="00B158E7"/>
    <w:rsid w:val="00B16FB5"/>
    <w:rsid w:val="00B228A0"/>
    <w:rsid w:val="00B254A1"/>
    <w:rsid w:val="00B25C69"/>
    <w:rsid w:val="00B347C6"/>
    <w:rsid w:val="00B36D46"/>
    <w:rsid w:val="00B40FC8"/>
    <w:rsid w:val="00B416A5"/>
    <w:rsid w:val="00B42FF4"/>
    <w:rsid w:val="00B43E10"/>
    <w:rsid w:val="00B46382"/>
    <w:rsid w:val="00B46FF9"/>
    <w:rsid w:val="00B471FD"/>
    <w:rsid w:val="00B478C8"/>
    <w:rsid w:val="00B5259B"/>
    <w:rsid w:val="00B55173"/>
    <w:rsid w:val="00B57DAF"/>
    <w:rsid w:val="00B629EB"/>
    <w:rsid w:val="00B64D8A"/>
    <w:rsid w:val="00B65D93"/>
    <w:rsid w:val="00B66C95"/>
    <w:rsid w:val="00B73C01"/>
    <w:rsid w:val="00B76155"/>
    <w:rsid w:val="00B7664C"/>
    <w:rsid w:val="00B7738E"/>
    <w:rsid w:val="00B8164B"/>
    <w:rsid w:val="00B82E51"/>
    <w:rsid w:val="00B83029"/>
    <w:rsid w:val="00B83270"/>
    <w:rsid w:val="00B84DDF"/>
    <w:rsid w:val="00B8568E"/>
    <w:rsid w:val="00B87C37"/>
    <w:rsid w:val="00B87D0F"/>
    <w:rsid w:val="00B96F7B"/>
    <w:rsid w:val="00BA0058"/>
    <w:rsid w:val="00BA5DE1"/>
    <w:rsid w:val="00BA6F6E"/>
    <w:rsid w:val="00BA7846"/>
    <w:rsid w:val="00BB30D7"/>
    <w:rsid w:val="00BB380F"/>
    <w:rsid w:val="00BB3869"/>
    <w:rsid w:val="00BB3C1D"/>
    <w:rsid w:val="00BC2034"/>
    <w:rsid w:val="00BC4130"/>
    <w:rsid w:val="00BC6535"/>
    <w:rsid w:val="00BD410C"/>
    <w:rsid w:val="00BD5FCD"/>
    <w:rsid w:val="00BD6292"/>
    <w:rsid w:val="00BD6E6F"/>
    <w:rsid w:val="00BE4932"/>
    <w:rsid w:val="00BE5A22"/>
    <w:rsid w:val="00BE6EC1"/>
    <w:rsid w:val="00BF14B8"/>
    <w:rsid w:val="00BF1A0A"/>
    <w:rsid w:val="00BF50C0"/>
    <w:rsid w:val="00C0277D"/>
    <w:rsid w:val="00C045FF"/>
    <w:rsid w:val="00C13102"/>
    <w:rsid w:val="00C15BEE"/>
    <w:rsid w:val="00C167E3"/>
    <w:rsid w:val="00C1688B"/>
    <w:rsid w:val="00C2273A"/>
    <w:rsid w:val="00C2472F"/>
    <w:rsid w:val="00C249ED"/>
    <w:rsid w:val="00C3316A"/>
    <w:rsid w:val="00C33491"/>
    <w:rsid w:val="00C352C5"/>
    <w:rsid w:val="00C37445"/>
    <w:rsid w:val="00C4080B"/>
    <w:rsid w:val="00C40F98"/>
    <w:rsid w:val="00C44EDE"/>
    <w:rsid w:val="00C45617"/>
    <w:rsid w:val="00C46AC4"/>
    <w:rsid w:val="00C50377"/>
    <w:rsid w:val="00C64146"/>
    <w:rsid w:val="00C64300"/>
    <w:rsid w:val="00C64C4E"/>
    <w:rsid w:val="00C659D3"/>
    <w:rsid w:val="00C65B6D"/>
    <w:rsid w:val="00C677FA"/>
    <w:rsid w:val="00C706BA"/>
    <w:rsid w:val="00C715DB"/>
    <w:rsid w:val="00C71AD9"/>
    <w:rsid w:val="00C7426C"/>
    <w:rsid w:val="00C7544E"/>
    <w:rsid w:val="00C806A6"/>
    <w:rsid w:val="00C84918"/>
    <w:rsid w:val="00C859FA"/>
    <w:rsid w:val="00C9249F"/>
    <w:rsid w:val="00C93FE0"/>
    <w:rsid w:val="00C9451C"/>
    <w:rsid w:val="00C96994"/>
    <w:rsid w:val="00C9767B"/>
    <w:rsid w:val="00CA0057"/>
    <w:rsid w:val="00CA12F2"/>
    <w:rsid w:val="00CA283D"/>
    <w:rsid w:val="00CB02DA"/>
    <w:rsid w:val="00CB0FE5"/>
    <w:rsid w:val="00CB3CBC"/>
    <w:rsid w:val="00CB52BA"/>
    <w:rsid w:val="00CB64AE"/>
    <w:rsid w:val="00CC0FBF"/>
    <w:rsid w:val="00CC277F"/>
    <w:rsid w:val="00CC371E"/>
    <w:rsid w:val="00CC5789"/>
    <w:rsid w:val="00CD3786"/>
    <w:rsid w:val="00CD5CEB"/>
    <w:rsid w:val="00CE2D90"/>
    <w:rsid w:val="00CE5A6B"/>
    <w:rsid w:val="00CE6785"/>
    <w:rsid w:val="00CE6D8E"/>
    <w:rsid w:val="00CE7CAD"/>
    <w:rsid w:val="00CF0545"/>
    <w:rsid w:val="00CF1A7F"/>
    <w:rsid w:val="00CF29C1"/>
    <w:rsid w:val="00CF2D47"/>
    <w:rsid w:val="00CF73F3"/>
    <w:rsid w:val="00D0575C"/>
    <w:rsid w:val="00D1030D"/>
    <w:rsid w:val="00D10F67"/>
    <w:rsid w:val="00D12DD7"/>
    <w:rsid w:val="00D14DA2"/>
    <w:rsid w:val="00D15415"/>
    <w:rsid w:val="00D16D25"/>
    <w:rsid w:val="00D200E6"/>
    <w:rsid w:val="00D22754"/>
    <w:rsid w:val="00D259E3"/>
    <w:rsid w:val="00D325D4"/>
    <w:rsid w:val="00D32FBF"/>
    <w:rsid w:val="00D336B1"/>
    <w:rsid w:val="00D35B9F"/>
    <w:rsid w:val="00D41D20"/>
    <w:rsid w:val="00D42B71"/>
    <w:rsid w:val="00D43DA6"/>
    <w:rsid w:val="00D5142B"/>
    <w:rsid w:val="00D534F5"/>
    <w:rsid w:val="00D56797"/>
    <w:rsid w:val="00D56F98"/>
    <w:rsid w:val="00D57397"/>
    <w:rsid w:val="00D57FE5"/>
    <w:rsid w:val="00D62B8A"/>
    <w:rsid w:val="00D62EE9"/>
    <w:rsid w:val="00D630E3"/>
    <w:rsid w:val="00D6403A"/>
    <w:rsid w:val="00D64C9A"/>
    <w:rsid w:val="00D67350"/>
    <w:rsid w:val="00D70215"/>
    <w:rsid w:val="00D71B9E"/>
    <w:rsid w:val="00D74769"/>
    <w:rsid w:val="00D74B0C"/>
    <w:rsid w:val="00D75A3F"/>
    <w:rsid w:val="00D769D5"/>
    <w:rsid w:val="00D776E4"/>
    <w:rsid w:val="00D77FC4"/>
    <w:rsid w:val="00D8237B"/>
    <w:rsid w:val="00D914A3"/>
    <w:rsid w:val="00D92013"/>
    <w:rsid w:val="00D92620"/>
    <w:rsid w:val="00D95980"/>
    <w:rsid w:val="00DA283B"/>
    <w:rsid w:val="00DA5F2C"/>
    <w:rsid w:val="00DA7728"/>
    <w:rsid w:val="00DB077A"/>
    <w:rsid w:val="00DB3E58"/>
    <w:rsid w:val="00DB3F2E"/>
    <w:rsid w:val="00DB7B35"/>
    <w:rsid w:val="00DC2D5A"/>
    <w:rsid w:val="00DC3013"/>
    <w:rsid w:val="00DC48D6"/>
    <w:rsid w:val="00DC7153"/>
    <w:rsid w:val="00DD1A03"/>
    <w:rsid w:val="00DD3844"/>
    <w:rsid w:val="00DD41C3"/>
    <w:rsid w:val="00DD5FD2"/>
    <w:rsid w:val="00DD634C"/>
    <w:rsid w:val="00DD7CF7"/>
    <w:rsid w:val="00DD7F3D"/>
    <w:rsid w:val="00DE0445"/>
    <w:rsid w:val="00DE64CD"/>
    <w:rsid w:val="00DF0018"/>
    <w:rsid w:val="00DF2158"/>
    <w:rsid w:val="00DF2388"/>
    <w:rsid w:val="00DF3E12"/>
    <w:rsid w:val="00DF6F56"/>
    <w:rsid w:val="00E05331"/>
    <w:rsid w:val="00E064D1"/>
    <w:rsid w:val="00E10B81"/>
    <w:rsid w:val="00E14DDA"/>
    <w:rsid w:val="00E15207"/>
    <w:rsid w:val="00E1740A"/>
    <w:rsid w:val="00E226EE"/>
    <w:rsid w:val="00E259C9"/>
    <w:rsid w:val="00E329A0"/>
    <w:rsid w:val="00E35562"/>
    <w:rsid w:val="00E3777D"/>
    <w:rsid w:val="00E4198E"/>
    <w:rsid w:val="00E42428"/>
    <w:rsid w:val="00E45987"/>
    <w:rsid w:val="00E50649"/>
    <w:rsid w:val="00E54365"/>
    <w:rsid w:val="00E5526D"/>
    <w:rsid w:val="00E61CCD"/>
    <w:rsid w:val="00E61FCA"/>
    <w:rsid w:val="00E62126"/>
    <w:rsid w:val="00E62F6C"/>
    <w:rsid w:val="00E63513"/>
    <w:rsid w:val="00E64C10"/>
    <w:rsid w:val="00E65A2E"/>
    <w:rsid w:val="00E75636"/>
    <w:rsid w:val="00E7585D"/>
    <w:rsid w:val="00E8208B"/>
    <w:rsid w:val="00E82750"/>
    <w:rsid w:val="00E85A3E"/>
    <w:rsid w:val="00E86A16"/>
    <w:rsid w:val="00E90231"/>
    <w:rsid w:val="00E91AD0"/>
    <w:rsid w:val="00E93693"/>
    <w:rsid w:val="00E97B6A"/>
    <w:rsid w:val="00EA4D38"/>
    <w:rsid w:val="00EB3B08"/>
    <w:rsid w:val="00EB5450"/>
    <w:rsid w:val="00EB7295"/>
    <w:rsid w:val="00EC2F2E"/>
    <w:rsid w:val="00ED1B43"/>
    <w:rsid w:val="00ED2CA0"/>
    <w:rsid w:val="00ED3E3A"/>
    <w:rsid w:val="00ED45CB"/>
    <w:rsid w:val="00ED4709"/>
    <w:rsid w:val="00ED48AB"/>
    <w:rsid w:val="00ED5740"/>
    <w:rsid w:val="00EE72C2"/>
    <w:rsid w:val="00EE782D"/>
    <w:rsid w:val="00EE7CF6"/>
    <w:rsid w:val="00EF04C7"/>
    <w:rsid w:val="00EF5FEF"/>
    <w:rsid w:val="00EF63D5"/>
    <w:rsid w:val="00EF7E9C"/>
    <w:rsid w:val="00F002FD"/>
    <w:rsid w:val="00F024ED"/>
    <w:rsid w:val="00F026C5"/>
    <w:rsid w:val="00F03C3A"/>
    <w:rsid w:val="00F06B87"/>
    <w:rsid w:val="00F072A7"/>
    <w:rsid w:val="00F12DDE"/>
    <w:rsid w:val="00F15320"/>
    <w:rsid w:val="00F15324"/>
    <w:rsid w:val="00F20DCE"/>
    <w:rsid w:val="00F21B18"/>
    <w:rsid w:val="00F2329E"/>
    <w:rsid w:val="00F2784E"/>
    <w:rsid w:val="00F30588"/>
    <w:rsid w:val="00F3295F"/>
    <w:rsid w:val="00F33007"/>
    <w:rsid w:val="00F46D13"/>
    <w:rsid w:val="00F5293B"/>
    <w:rsid w:val="00F54936"/>
    <w:rsid w:val="00F60CCC"/>
    <w:rsid w:val="00F61943"/>
    <w:rsid w:val="00F63585"/>
    <w:rsid w:val="00F639E9"/>
    <w:rsid w:val="00F64064"/>
    <w:rsid w:val="00F672D7"/>
    <w:rsid w:val="00F76332"/>
    <w:rsid w:val="00F82B7F"/>
    <w:rsid w:val="00F8436C"/>
    <w:rsid w:val="00F8599D"/>
    <w:rsid w:val="00F85AB6"/>
    <w:rsid w:val="00F86FB9"/>
    <w:rsid w:val="00F8727F"/>
    <w:rsid w:val="00F9236E"/>
    <w:rsid w:val="00F93462"/>
    <w:rsid w:val="00F93DEB"/>
    <w:rsid w:val="00F94C96"/>
    <w:rsid w:val="00FB5FC0"/>
    <w:rsid w:val="00FB61F6"/>
    <w:rsid w:val="00FB63B2"/>
    <w:rsid w:val="00FB66C7"/>
    <w:rsid w:val="00FB72A5"/>
    <w:rsid w:val="00FC00C6"/>
    <w:rsid w:val="00FC0BAE"/>
    <w:rsid w:val="00FC2BBF"/>
    <w:rsid w:val="00FC6FF0"/>
    <w:rsid w:val="00FD0BDD"/>
    <w:rsid w:val="00FD2602"/>
    <w:rsid w:val="00FD442A"/>
    <w:rsid w:val="00FD6343"/>
    <w:rsid w:val="00FD67E5"/>
    <w:rsid w:val="00FD6C9A"/>
    <w:rsid w:val="00FD7272"/>
    <w:rsid w:val="00FE00E8"/>
    <w:rsid w:val="00FE3205"/>
    <w:rsid w:val="00FE3328"/>
    <w:rsid w:val="00FE762C"/>
    <w:rsid w:val="00FF27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4B07D50"/>
  <w15:docId w15:val="{335A3E8C-4954-4C38-8FE1-BD48D5FADB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4326E"/>
  </w:style>
  <w:style w:type="paragraph" w:styleId="1">
    <w:name w:val="heading 1"/>
    <w:basedOn w:val="a"/>
    <w:next w:val="a"/>
    <w:link w:val="10"/>
    <w:qFormat/>
    <w:rsid w:val="002A1533"/>
    <w:pPr>
      <w:keepNext/>
      <w:spacing w:before="240" w:after="60" w:line="240" w:lineRule="auto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qFormat/>
    <w:rsid w:val="002A1533"/>
    <w:pPr>
      <w:keepNext/>
      <w:spacing w:before="240" w:after="60" w:line="240" w:lineRule="auto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0"/>
    <w:qFormat/>
    <w:rsid w:val="002A1533"/>
    <w:pPr>
      <w:keepNext/>
      <w:spacing w:before="240" w:after="60" w:line="240" w:lineRule="auto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0"/>
    <w:qFormat/>
    <w:rsid w:val="002A1533"/>
    <w:pPr>
      <w:keepNext/>
      <w:spacing w:before="240" w:after="60" w:line="240" w:lineRule="auto"/>
      <w:outlineLvl w:val="3"/>
    </w:pPr>
    <w:rPr>
      <w:rFonts w:ascii="Book Antiqua" w:eastAsia="Book Antiqua" w:hAnsi="Book Antiqua" w:cs="Book Antiqua"/>
      <w:b/>
      <w:bCs/>
      <w:sz w:val="24"/>
      <w:szCs w:val="24"/>
    </w:rPr>
  </w:style>
  <w:style w:type="paragraph" w:styleId="5">
    <w:name w:val="heading 5"/>
    <w:basedOn w:val="a"/>
    <w:next w:val="a"/>
    <w:link w:val="50"/>
    <w:qFormat/>
    <w:rsid w:val="002A1533"/>
    <w:pPr>
      <w:spacing w:before="240" w:after="60" w:line="240" w:lineRule="auto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0"/>
    <w:qFormat/>
    <w:rsid w:val="002A1533"/>
    <w:pPr>
      <w:spacing w:before="240" w:after="60" w:line="240" w:lineRule="auto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372C9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4">
    <w:name w:val="页脚 字符"/>
    <w:basedOn w:val="a0"/>
    <w:link w:val="a3"/>
    <w:uiPriority w:val="99"/>
    <w:rsid w:val="00372C90"/>
  </w:style>
  <w:style w:type="character" w:styleId="a5">
    <w:name w:val="Hyperlink"/>
    <w:basedOn w:val="a0"/>
    <w:uiPriority w:val="99"/>
    <w:unhideWhenUsed/>
    <w:rsid w:val="00372C90"/>
    <w:rPr>
      <w:color w:val="0000FF"/>
      <w:u w:val="single"/>
    </w:rPr>
  </w:style>
  <w:style w:type="character" w:customStyle="1" w:styleId="kx21rb">
    <w:name w:val="kx21rb"/>
    <w:basedOn w:val="a0"/>
    <w:rsid w:val="00372C90"/>
  </w:style>
  <w:style w:type="paragraph" w:customStyle="1" w:styleId="Default">
    <w:name w:val="Default"/>
    <w:rsid w:val="00372C9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a6">
    <w:name w:val="header"/>
    <w:basedOn w:val="a"/>
    <w:link w:val="a7"/>
    <w:uiPriority w:val="99"/>
    <w:unhideWhenUsed/>
    <w:rsid w:val="001570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7">
    <w:name w:val="页眉 字符"/>
    <w:basedOn w:val="a0"/>
    <w:link w:val="a6"/>
    <w:uiPriority w:val="99"/>
    <w:rsid w:val="00157082"/>
  </w:style>
  <w:style w:type="paragraph" w:customStyle="1" w:styleId="EndNoteBibliographyTitle">
    <w:name w:val="EndNote Bibliography Title"/>
    <w:basedOn w:val="a"/>
    <w:link w:val="EndNoteBibliographyTitleChar"/>
    <w:rsid w:val="00B64D8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B64D8A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B64D8A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B64D8A"/>
    <w:rPr>
      <w:rFonts w:ascii="Calibri" w:hAnsi="Calibri" w:cs="Calibri"/>
      <w:noProof/>
    </w:rPr>
  </w:style>
  <w:style w:type="character" w:styleId="a8">
    <w:name w:val="annotation reference"/>
    <w:basedOn w:val="a0"/>
    <w:uiPriority w:val="99"/>
    <w:semiHidden/>
    <w:unhideWhenUsed/>
    <w:rsid w:val="00384BB9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384BB9"/>
    <w:pPr>
      <w:spacing w:line="240" w:lineRule="auto"/>
    </w:pPr>
    <w:rPr>
      <w:sz w:val="20"/>
      <w:szCs w:val="20"/>
    </w:rPr>
  </w:style>
  <w:style w:type="character" w:customStyle="1" w:styleId="aa">
    <w:name w:val="批注文字 字符"/>
    <w:basedOn w:val="a0"/>
    <w:link w:val="a9"/>
    <w:uiPriority w:val="99"/>
    <w:semiHidden/>
    <w:rsid w:val="00384BB9"/>
    <w:rPr>
      <w:sz w:val="20"/>
      <w:szCs w:val="20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384BB9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384BB9"/>
    <w:rPr>
      <w:b/>
      <w:bCs/>
      <w:sz w:val="20"/>
      <w:szCs w:val="20"/>
    </w:rPr>
  </w:style>
  <w:style w:type="paragraph" w:styleId="ad">
    <w:name w:val="Balloon Text"/>
    <w:basedOn w:val="a"/>
    <w:link w:val="ae"/>
    <w:uiPriority w:val="99"/>
    <w:semiHidden/>
    <w:unhideWhenUsed/>
    <w:rsid w:val="00384B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384BB9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F21B18"/>
    <w:rPr>
      <w:color w:val="605E5C"/>
      <w:shd w:val="clear" w:color="auto" w:fill="E1DFDD"/>
    </w:rPr>
  </w:style>
  <w:style w:type="character" w:styleId="af">
    <w:name w:val="FollowedHyperlink"/>
    <w:basedOn w:val="a0"/>
    <w:uiPriority w:val="99"/>
    <w:semiHidden/>
    <w:unhideWhenUsed/>
    <w:rsid w:val="00845E8E"/>
    <w:rPr>
      <w:color w:val="954F72" w:themeColor="followedHyperlink"/>
      <w:u w:val="single"/>
    </w:rPr>
  </w:style>
  <w:style w:type="character" w:customStyle="1" w:styleId="11">
    <w:name w:val="未处理的提及1"/>
    <w:basedOn w:val="a0"/>
    <w:uiPriority w:val="99"/>
    <w:semiHidden/>
    <w:unhideWhenUsed/>
    <w:rsid w:val="00E82750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rsid w:val="002A1533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rsid w:val="002A1533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0">
    <w:name w:val="标题 3 字符"/>
    <w:basedOn w:val="a0"/>
    <w:link w:val="3"/>
    <w:rsid w:val="002A1533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0">
    <w:name w:val="标题 4 字符"/>
    <w:basedOn w:val="a0"/>
    <w:link w:val="4"/>
    <w:rsid w:val="002A1533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0">
    <w:name w:val="标题 5 字符"/>
    <w:basedOn w:val="a0"/>
    <w:link w:val="5"/>
    <w:rsid w:val="002A1533"/>
    <w:rPr>
      <w:rFonts w:ascii="Book Antiqua" w:eastAsia="Book Antiqua" w:hAnsi="Book Antiqua" w:cs="Book Antiqua"/>
      <w:b/>
      <w:bCs/>
      <w:iCs/>
      <w:sz w:val="20"/>
      <w:szCs w:val="20"/>
    </w:rPr>
  </w:style>
  <w:style w:type="character" w:customStyle="1" w:styleId="60">
    <w:name w:val="标题 6 字符"/>
    <w:basedOn w:val="a0"/>
    <w:link w:val="6"/>
    <w:rsid w:val="002A1533"/>
    <w:rPr>
      <w:rFonts w:ascii="Book Antiqua" w:eastAsia="Book Antiqua" w:hAnsi="Book Antiqua" w:cs="Book Antiqua"/>
      <w:b/>
      <w:bCs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866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3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6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4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1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8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D028AF-B457-4C13-B2F2-A4986DDFEB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6</Pages>
  <Words>25497</Words>
  <Characters>145337</Characters>
  <Application>Microsoft Office Word</Application>
  <DocSecurity>0</DocSecurity>
  <Lines>1211</Lines>
  <Paragraphs>3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uhamed Nashawi</dc:creator>
  <cp:keywords/>
  <dc:description/>
  <cp:lastModifiedBy>Liansheng Ma</cp:lastModifiedBy>
  <cp:revision>2</cp:revision>
  <dcterms:created xsi:type="dcterms:W3CDTF">2021-11-30T07:15:00Z</dcterms:created>
  <dcterms:modified xsi:type="dcterms:W3CDTF">2021-11-30T07:15:00Z</dcterms:modified>
</cp:coreProperties>
</file>